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3B6622" w14:textId="77777777" w:rsidR="00E962F5" w:rsidRDefault="00E962F5" w:rsidP="000E5517">
      <w:pPr>
        <w:pStyle w:val="papertitle"/>
        <w:rPr>
          <w:rFonts w:eastAsia="MS Mincho"/>
          <w:sz w:val="44"/>
        </w:rPr>
      </w:pPr>
    </w:p>
    <w:p w14:paraId="08C9EAFD" w14:textId="7ADB3464" w:rsidR="008A55B5" w:rsidRDefault="008C5575" w:rsidP="000E5517">
      <w:pPr>
        <w:pStyle w:val="papertitle"/>
        <w:rPr>
          <w:rFonts w:eastAsia="MS Mincho"/>
        </w:rPr>
      </w:pPr>
      <w:r>
        <w:rPr>
          <w:rFonts w:eastAsia="MS Mincho"/>
          <w:sz w:val="44"/>
        </w:rPr>
        <w:t>Fatigue Characteritics of Medium Carbon Steel after He</w:t>
      </w:r>
      <w:r w:rsidR="003D58A3">
        <w:rPr>
          <w:rFonts w:eastAsia="MS Mincho"/>
          <w:sz w:val="44"/>
        </w:rPr>
        <w:t>at Treatment Using Sand as Cooli</w:t>
      </w:r>
      <w:r>
        <w:rPr>
          <w:rFonts w:eastAsia="MS Mincho"/>
          <w:sz w:val="44"/>
        </w:rPr>
        <w:t>ng Media</w:t>
      </w:r>
    </w:p>
    <w:p w14:paraId="4548AE12" w14:textId="77777777" w:rsidR="008A55B5" w:rsidRDefault="004345CE">
      <w:pPr>
        <w:rPr>
          <w:rFonts w:eastAsia="MS Mincho"/>
        </w:rPr>
      </w:pPr>
      <w:r>
        <w:rPr>
          <w:rFonts w:eastAsia="MS Mincho"/>
          <w:noProof/>
        </w:rPr>
        <mc:AlternateContent>
          <mc:Choice Requires="wps">
            <w:drawing>
              <wp:anchor distT="0" distB="0" distL="114300" distR="114300" simplePos="0" relativeHeight="251657728" behindDoc="0" locked="0" layoutInCell="1" allowOverlap="1" wp14:anchorId="4DF6F070" wp14:editId="1572DBD2">
                <wp:simplePos x="0" y="0"/>
                <wp:positionH relativeFrom="column">
                  <wp:posOffset>29210</wp:posOffset>
                </wp:positionH>
                <wp:positionV relativeFrom="paragraph">
                  <wp:posOffset>181610</wp:posOffset>
                </wp:positionV>
                <wp:extent cx="6600825" cy="981710"/>
                <wp:effectExtent l="0" t="0" r="0" b="1905"/>
                <wp:wrapSquare wrapText="bothSides"/>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0825" cy="981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A817FD" w14:textId="30B41F5E" w:rsidR="000E5517" w:rsidRPr="000E5517" w:rsidRDefault="008C5575">
                            <w:pPr>
                              <w:rPr>
                                <w:b/>
                                <w:sz w:val="22"/>
                                <w:vertAlign w:val="superscript"/>
                              </w:rPr>
                            </w:pPr>
                            <w:r>
                              <w:rPr>
                                <w:b/>
                                <w:sz w:val="22"/>
                              </w:rPr>
                              <w:t>Sunardi</w:t>
                            </w:r>
                            <w:r w:rsidR="000E5517" w:rsidRPr="000E5517">
                              <w:rPr>
                                <w:b/>
                                <w:sz w:val="22"/>
                              </w:rPr>
                              <w:t xml:space="preserve"> </w:t>
                            </w:r>
                            <w:proofErr w:type="gramStart"/>
                            <w:r w:rsidR="000E5517" w:rsidRPr="000E5517">
                              <w:rPr>
                                <w:b/>
                                <w:sz w:val="22"/>
                                <w:vertAlign w:val="superscript"/>
                              </w:rPr>
                              <w:t>1</w:t>
                            </w:r>
                            <w:r w:rsidR="004345CE">
                              <w:rPr>
                                <w:b/>
                                <w:sz w:val="22"/>
                                <w:vertAlign w:val="superscript"/>
                              </w:rPr>
                              <w:t>,*</w:t>
                            </w:r>
                            <w:proofErr w:type="gramEnd"/>
                            <w:r w:rsidR="004345CE">
                              <w:rPr>
                                <w:b/>
                                <w:sz w:val="22"/>
                                <w:vertAlign w:val="superscript"/>
                              </w:rPr>
                              <w:t>,</w:t>
                            </w:r>
                            <w:r w:rsidR="000E5517" w:rsidRPr="000E5517">
                              <w:rPr>
                                <w:b/>
                                <w:sz w:val="22"/>
                                <w:vertAlign w:val="superscript"/>
                              </w:rPr>
                              <w:t>a</w:t>
                            </w:r>
                            <w:r>
                              <w:rPr>
                                <w:b/>
                                <w:sz w:val="22"/>
                              </w:rPr>
                              <w:t>,</w:t>
                            </w:r>
                            <w:r w:rsidR="000E5517" w:rsidRPr="000E5517">
                              <w:rPr>
                                <w:b/>
                                <w:sz w:val="22"/>
                              </w:rPr>
                              <w:t xml:space="preserve"> </w:t>
                            </w:r>
                            <w:r w:rsidR="00401317">
                              <w:rPr>
                                <w:b/>
                                <w:sz w:val="22"/>
                              </w:rPr>
                              <w:t>Randu</w:t>
                            </w:r>
                            <w:r w:rsidR="00401317" w:rsidRPr="00401317">
                              <w:rPr>
                                <w:sz w:val="22"/>
                                <w:vertAlign w:val="superscript"/>
                              </w:rPr>
                              <w:t>1</w:t>
                            </w:r>
                            <w:r w:rsidR="00401317">
                              <w:rPr>
                                <w:b/>
                                <w:sz w:val="22"/>
                              </w:rPr>
                              <w:t xml:space="preserve">, </w:t>
                            </w:r>
                            <w:proofErr w:type="spellStart"/>
                            <w:r>
                              <w:rPr>
                                <w:b/>
                                <w:sz w:val="22"/>
                              </w:rPr>
                              <w:t>Erny</w:t>
                            </w:r>
                            <w:proofErr w:type="spellEnd"/>
                            <w:r>
                              <w:rPr>
                                <w:b/>
                                <w:sz w:val="22"/>
                              </w:rPr>
                              <w:t xml:space="preserve"> Listijorini</w:t>
                            </w:r>
                            <w:r w:rsidR="00CE063C" w:rsidRPr="00CE063C">
                              <w:rPr>
                                <w:b/>
                                <w:sz w:val="22"/>
                                <w:vertAlign w:val="superscript"/>
                              </w:rPr>
                              <w:t>1</w:t>
                            </w:r>
                            <w:r>
                              <w:rPr>
                                <w:b/>
                                <w:sz w:val="22"/>
                              </w:rPr>
                              <w:t>, Iman Saefuloh</w:t>
                            </w:r>
                            <w:r w:rsidR="00CE063C" w:rsidRPr="00CE063C">
                              <w:rPr>
                                <w:sz w:val="22"/>
                                <w:vertAlign w:val="superscript"/>
                              </w:rPr>
                              <w:t>1</w:t>
                            </w:r>
                            <w:r>
                              <w:rPr>
                                <w:b/>
                                <w:sz w:val="22"/>
                              </w:rPr>
                              <w:t>, Rina Lusiani</w:t>
                            </w:r>
                            <w:r w:rsidR="00CE063C" w:rsidRPr="00CE063C">
                              <w:rPr>
                                <w:sz w:val="22"/>
                                <w:vertAlign w:val="superscript"/>
                              </w:rPr>
                              <w:t>1</w:t>
                            </w:r>
                            <w:r>
                              <w:rPr>
                                <w:b/>
                                <w:sz w:val="22"/>
                              </w:rPr>
                              <w:t xml:space="preserve">, </w:t>
                            </w:r>
                            <w:proofErr w:type="spellStart"/>
                            <w:r w:rsidR="00CE063C">
                              <w:rPr>
                                <w:b/>
                                <w:sz w:val="22"/>
                              </w:rPr>
                              <w:t>Hamdan</w:t>
                            </w:r>
                            <w:proofErr w:type="spellEnd"/>
                            <w:r w:rsidR="00CE063C">
                              <w:rPr>
                                <w:b/>
                                <w:sz w:val="22"/>
                              </w:rPr>
                              <w:t xml:space="preserve"> Akbar Notonegoro</w:t>
                            </w:r>
                            <w:r w:rsidR="00CE063C" w:rsidRPr="00CE063C">
                              <w:rPr>
                                <w:sz w:val="22"/>
                                <w:vertAlign w:val="superscript"/>
                              </w:rPr>
                              <w:t>1</w:t>
                            </w:r>
                            <w:r w:rsidR="00CE063C">
                              <w:rPr>
                                <w:b/>
                                <w:sz w:val="22"/>
                              </w:rPr>
                              <w:t xml:space="preserve">, </w:t>
                            </w:r>
                            <w:proofErr w:type="spellStart"/>
                            <w:r w:rsidR="00CE063C">
                              <w:rPr>
                                <w:b/>
                                <w:sz w:val="22"/>
                              </w:rPr>
                              <w:t>Miftahul</w:t>
                            </w:r>
                            <w:proofErr w:type="spellEnd"/>
                            <w:r w:rsidR="00CE063C">
                              <w:rPr>
                                <w:b/>
                                <w:sz w:val="22"/>
                              </w:rPr>
                              <w:t xml:space="preserve"> Jannah</w:t>
                            </w:r>
                            <w:r w:rsidR="00CE063C" w:rsidRPr="00CE063C">
                              <w:rPr>
                                <w:sz w:val="22"/>
                                <w:vertAlign w:val="superscript"/>
                              </w:rPr>
                              <w:t>1</w:t>
                            </w:r>
                          </w:p>
                          <w:p w14:paraId="13AD26C5" w14:textId="77777777" w:rsidR="000E5517" w:rsidRDefault="000E5517">
                            <w:r w:rsidRPr="000E5517">
                              <w:rPr>
                                <w:vertAlign w:val="superscript"/>
                              </w:rPr>
                              <w:t>1</w:t>
                            </w:r>
                            <w:r w:rsidR="00CE063C">
                              <w:t xml:space="preserve"> </w:t>
                            </w:r>
                            <w:r w:rsidR="00A835AE">
                              <w:t>Department</w:t>
                            </w:r>
                            <w:r w:rsidR="00CE063C">
                              <w:t xml:space="preserve"> of Mechanical Engineering</w:t>
                            </w:r>
                            <w:r>
                              <w:t xml:space="preserve">, </w:t>
                            </w:r>
                            <w:proofErr w:type="spellStart"/>
                            <w:r w:rsidR="00CE063C">
                              <w:t>Universitas</w:t>
                            </w:r>
                            <w:proofErr w:type="spellEnd"/>
                            <w:r w:rsidR="00CE063C">
                              <w:t xml:space="preserve"> Sultan </w:t>
                            </w:r>
                            <w:proofErr w:type="spellStart"/>
                            <w:r w:rsidR="00CE063C">
                              <w:t>Ageng</w:t>
                            </w:r>
                            <w:proofErr w:type="spellEnd"/>
                            <w:r w:rsidR="00CE063C">
                              <w:t xml:space="preserve"> </w:t>
                            </w:r>
                            <w:proofErr w:type="spellStart"/>
                            <w:r w:rsidR="00CE063C">
                              <w:t>Tirtayasa</w:t>
                            </w:r>
                            <w:proofErr w:type="spellEnd"/>
                            <w:r>
                              <w:t xml:space="preserve">, </w:t>
                            </w:r>
                            <w:r w:rsidR="00CE063C">
                              <w:t xml:space="preserve">Jl. </w:t>
                            </w:r>
                            <w:proofErr w:type="spellStart"/>
                            <w:r w:rsidR="00CE063C">
                              <w:t>Jendral</w:t>
                            </w:r>
                            <w:proofErr w:type="spellEnd"/>
                            <w:r w:rsidR="00CE063C">
                              <w:t xml:space="preserve"> </w:t>
                            </w:r>
                            <w:proofErr w:type="spellStart"/>
                            <w:r w:rsidR="00CE063C">
                              <w:t>Sudirman</w:t>
                            </w:r>
                            <w:proofErr w:type="spellEnd"/>
                            <w:r w:rsidR="00CE063C">
                              <w:t xml:space="preserve"> KM 03 </w:t>
                            </w:r>
                            <w:proofErr w:type="spellStart"/>
                            <w:r w:rsidR="00CE063C">
                              <w:t>Cilegon</w:t>
                            </w:r>
                            <w:proofErr w:type="spellEnd"/>
                            <w:r w:rsidR="00CE063C">
                              <w:t xml:space="preserve"> 42435, Indonesia</w:t>
                            </w:r>
                          </w:p>
                          <w:p w14:paraId="74B50F95" w14:textId="77777777" w:rsidR="000E5517" w:rsidRPr="00CE063C" w:rsidRDefault="004345CE" w:rsidP="00CE063C">
                            <w:proofErr w:type="gramStart"/>
                            <w:r>
                              <w:rPr>
                                <w:vertAlign w:val="superscript"/>
                              </w:rPr>
                              <w:t>*,a</w:t>
                            </w:r>
                            <w:proofErr w:type="gramEnd"/>
                            <w:r>
                              <w:rPr>
                                <w:vertAlign w:val="superscript"/>
                              </w:rPr>
                              <w:t xml:space="preserve"> </w:t>
                            </w:r>
                            <w:r w:rsidR="00CE063C">
                              <w:t>sunardi@untirta.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F6F070" id="_x0000_t202" coordsize="21600,21600" o:spt="202" path="m0,0l0,21600,21600,21600,21600,0xe">
                <v:stroke joinstyle="miter"/>
                <v:path gradientshapeok="t" o:connecttype="rect"/>
              </v:shapetype>
              <v:shape id="Text Box 3" o:spid="_x0000_s1026" type="#_x0000_t202" style="position:absolute;left:0;text-align:left;margin-left:2.3pt;margin-top:14.3pt;width:519.75pt;height:77.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" stroked="f">
                <v:textbox>
                  <w:txbxContent>
                    <w:p w14:paraId="68A817FD" w14:textId="30B41F5E" w:rsidR="000E5517" w:rsidRPr="000E5517" w:rsidRDefault="008C5575">
                      <w:pPr>
                        <w:rPr>
                          <w:b/>
                          <w:sz w:val="22"/>
                          <w:vertAlign w:val="superscript"/>
                        </w:rPr>
                      </w:pPr>
                      <w:r>
                        <w:rPr>
                          <w:b/>
                          <w:sz w:val="22"/>
                        </w:rPr>
                        <w:t>Sunardi</w:t>
                      </w:r>
                      <w:r w:rsidR="000E5517" w:rsidRPr="000E5517">
                        <w:rPr>
                          <w:b/>
                          <w:sz w:val="22"/>
                        </w:rPr>
                        <w:t xml:space="preserve"> </w:t>
                      </w:r>
                      <w:proofErr w:type="gramStart"/>
                      <w:r w:rsidR="000E5517" w:rsidRPr="000E5517">
                        <w:rPr>
                          <w:b/>
                          <w:sz w:val="22"/>
                          <w:vertAlign w:val="superscript"/>
                        </w:rPr>
                        <w:t>1</w:t>
                      </w:r>
                      <w:r w:rsidR="004345CE">
                        <w:rPr>
                          <w:b/>
                          <w:sz w:val="22"/>
                          <w:vertAlign w:val="superscript"/>
                        </w:rPr>
                        <w:t>,*</w:t>
                      </w:r>
                      <w:proofErr w:type="gramEnd"/>
                      <w:r w:rsidR="004345CE">
                        <w:rPr>
                          <w:b/>
                          <w:sz w:val="22"/>
                          <w:vertAlign w:val="superscript"/>
                        </w:rPr>
                        <w:t>,</w:t>
                      </w:r>
                      <w:r w:rsidR="000E5517" w:rsidRPr="000E5517">
                        <w:rPr>
                          <w:b/>
                          <w:sz w:val="22"/>
                          <w:vertAlign w:val="superscript"/>
                        </w:rPr>
                        <w:t>a</w:t>
                      </w:r>
                      <w:r>
                        <w:rPr>
                          <w:b/>
                          <w:sz w:val="22"/>
                        </w:rPr>
                        <w:t>,</w:t>
                      </w:r>
                      <w:r w:rsidR="000E5517" w:rsidRPr="000E5517">
                        <w:rPr>
                          <w:b/>
                          <w:sz w:val="22"/>
                        </w:rPr>
                        <w:t xml:space="preserve"> </w:t>
                      </w:r>
                      <w:r w:rsidR="00401317">
                        <w:rPr>
                          <w:b/>
                          <w:sz w:val="22"/>
                        </w:rPr>
                        <w:t>Randu</w:t>
                      </w:r>
                      <w:r w:rsidR="00401317" w:rsidRPr="00401317">
                        <w:rPr>
                          <w:sz w:val="22"/>
                          <w:vertAlign w:val="superscript"/>
                        </w:rPr>
                        <w:t>1</w:t>
                      </w:r>
                      <w:r w:rsidR="00401317">
                        <w:rPr>
                          <w:b/>
                          <w:sz w:val="22"/>
                        </w:rPr>
                        <w:t xml:space="preserve">, </w:t>
                      </w:r>
                      <w:proofErr w:type="spellStart"/>
                      <w:r>
                        <w:rPr>
                          <w:b/>
                          <w:sz w:val="22"/>
                        </w:rPr>
                        <w:t>Erny</w:t>
                      </w:r>
                      <w:proofErr w:type="spellEnd"/>
                      <w:r>
                        <w:rPr>
                          <w:b/>
                          <w:sz w:val="22"/>
                        </w:rPr>
                        <w:t xml:space="preserve"> Listijorini</w:t>
                      </w:r>
                      <w:r w:rsidR="00CE063C" w:rsidRPr="00CE063C">
                        <w:rPr>
                          <w:b/>
                          <w:sz w:val="22"/>
                          <w:vertAlign w:val="superscript"/>
                        </w:rPr>
                        <w:t>1</w:t>
                      </w:r>
                      <w:r>
                        <w:rPr>
                          <w:b/>
                          <w:sz w:val="22"/>
                        </w:rPr>
                        <w:t>, Iman Saefuloh</w:t>
                      </w:r>
                      <w:r w:rsidR="00CE063C" w:rsidRPr="00CE063C">
                        <w:rPr>
                          <w:sz w:val="22"/>
                          <w:vertAlign w:val="superscript"/>
                        </w:rPr>
                        <w:t>1</w:t>
                      </w:r>
                      <w:r>
                        <w:rPr>
                          <w:b/>
                          <w:sz w:val="22"/>
                        </w:rPr>
                        <w:t>, Rina Lusiani</w:t>
                      </w:r>
                      <w:r w:rsidR="00CE063C" w:rsidRPr="00CE063C">
                        <w:rPr>
                          <w:sz w:val="22"/>
                          <w:vertAlign w:val="superscript"/>
                        </w:rPr>
                        <w:t>1</w:t>
                      </w:r>
                      <w:r>
                        <w:rPr>
                          <w:b/>
                          <w:sz w:val="22"/>
                        </w:rPr>
                        <w:t xml:space="preserve">, </w:t>
                      </w:r>
                      <w:proofErr w:type="spellStart"/>
                      <w:r w:rsidR="00CE063C">
                        <w:rPr>
                          <w:b/>
                          <w:sz w:val="22"/>
                        </w:rPr>
                        <w:t>Hamdan</w:t>
                      </w:r>
                      <w:proofErr w:type="spellEnd"/>
                      <w:r w:rsidR="00CE063C">
                        <w:rPr>
                          <w:b/>
                          <w:sz w:val="22"/>
                        </w:rPr>
                        <w:t xml:space="preserve"> Akbar Notonegoro</w:t>
                      </w:r>
                      <w:r w:rsidR="00CE063C" w:rsidRPr="00CE063C">
                        <w:rPr>
                          <w:sz w:val="22"/>
                          <w:vertAlign w:val="superscript"/>
                        </w:rPr>
                        <w:t>1</w:t>
                      </w:r>
                      <w:r w:rsidR="00CE063C">
                        <w:rPr>
                          <w:b/>
                          <w:sz w:val="22"/>
                        </w:rPr>
                        <w:t xml:space="preserve">, </w:t>
                      </w:r>
                      <w:proofErr w:type="spellStart"/>
                      <w:r w:rsidR="00CE063C">
                        <w:rPr>
                          <w:b/>
                          <w:sz w:val="22"/>
                        </w:rPr>
                        <w:t>Miftahul</w:t>
                      </w:r>
                      <w:proofErr w:type="spellEnd"/>
                      <w:r w:rsidR="00CE063C">
                        <w:rPr>
                          <w:b/>
                          <w:sz w:val="22"/>
                        </w:rPr>
                        <w:t xml:space="preserve"> Jannah</w:t>
                      </w:r>
                      <w:r w:rsidR="00CE063C" w:rsidRPr="00CE063C">
                        <w:rPr>
                          <w:sz w:val="22"/>
                          <w:vertAlign w:val="superscript"/>
                        </w:rPr>
                        <w:t>1</w:t>
                      </w:r>
                    </w:p>
                    <w:p w14:paraId="13AD26C5" w14:textId="77777777" w:rsidR="000E5517" w:rsidRDefault="000E5517">
                      <w:r w:rsidRPr="000E5517">
                        <w:rPr>
                          <w:vertAlign w:val="superscript"/>
                        </w:rPr>
                        <w:t>1</w:t>
                      </w:r>
                      <w:r w:rsidR="00CE063C">
                        <w:t xml:space="preserve"> </w:t>
                      </w:r>
                      <w:r w:rsidR="00A835AE">
                        <w:t>Department</w:t>
                      </w:r>
                      <w:r w:rsidR="00CE063C">
                        <w:t xml:space="preserve"> of Mechanical Engineering</w:t>
                      </w:r>
                      <w:r>
                        <w:t xml:space="preserve">, </w:t>
                      </w:r>
                      <w:proofErr w:type="spellStart"/>
                      <w:r w:rsidR="00CE063C">
                        <w:t>Universitas</w:t>
                      </w:r>
                      <w:proofErr w:type="spellEnd"/>
                      <w:r w:rsidR="00CE063C">
                        <w:t xml:space="preserve"> Sultan </w:t>
                      </w:r>
                      <w:proofErr w:type="spellStart"/>
                      <w:r w:rsidR="00CE063C">
                        <w:t>Ageng</w:t>
                      </w:r>
                      <w:proofErr w:type="spellEnd"/>
                      <w:r w:rsidR="00CE063C">
                        <w:t xml:space="preserve"> </w:t>
                      </w:r>
                      <w:proofErr w:type="spellStart"/>
                      <w:r w:rsidR="00CE063C">
                        <w:t>Tirtayasa</w:t>
                      </w:r>
                      <w:proofErr w:type="spellEnd"/>
                      <w:r>
                        <w:t xml:space="preserve">, </w:t>
                      </w:r>
                      <w:r w:rsidR="00CE063C">
                        <w:t xml:space="preserve">Jl. </w:t>
                      </w:r>
                      <w:proofErr w:type="spellStart"/>
                      <w:r w:rsidR="00CE063C">
                        <w:t>Jendral</w:t>
                      </w:r>
                      <w:proofErr w:type="spellEnd"/>
                      <w:r w:rsidR="00CE063C">
                        <w:t xml:space="preserve"> </w:t>
                      </w:r>
                      <w:proofErr w:type="spellStart"/>
                      <w:r w:rsidR="00CE063C">
                        <w:t>Sudirman</w:t>
                      </w:r>
                      <w:proofErr w:type="spellEnd"/>
                      <w:r w:rsidR="00CE063C">
                        <w:t xml:space="preserve"> KM 03 </w:t>
                      </w:r>
                      <w:proofErr w:type="spellStart"/>
                      <w:r w:rsidR="00CE063C">
                        <w:t>Cilegon</w:t>
                      </w:r>
                      <w:proofErr w:type="spellEnd"/>
                      <w:r w:rsidR="00CE063C">
                        <w:t xml:space="preserve"> 42435, Indonesia</w:t>
                      </w:r>
                    </w:p>
                    <w:p w14:paraId="74B50F95" w14:textId="77777777" w:rsidR="000E5517" w:rsidRPr="00CE063C" w:rsidRDefault="004345CE" w:rsidP="00CE063C">
                      <w:proofErr w:type="gramStart"/>
                      <w:r>
                        <w:rPr>
                          <w:vertAlign w:val="superscript"/>
                        </w:rPr>
                        <w:t>*,a</w:t>
                      </w:r>
                      <w:proofErr w:type="gramEnd"/>
                      <w:r>
                        <w:rPr>
                          <w:vertAlign w:val="superscript"/>
                        </w:rPr>
                        <w:t xml:space="preserve"> </w:t>
                      </w:r>
                      <w:r w:rsidR="00CE063C">
                        <w:t>sunardi@untirta.ac.id</w:t>
                      </w:r>
                    </w:p>
                  </w:txbxContent>
                </v:textbox>
                <w10:wrap type="square"/>
              </v:shape>
            </w:pict>
          </mc:Fallback>
        </mc:AlternateContent>
      </w:r>
    </w:p>
    <w:p w14:paraId="104AD14B" w14:textId="77777777" w:rsidR="008A55B5" w:rsidRDefault="008A55B5">
      <w:pPr>
        <w:pStyle w:val="Author"/>
        <w:rPr>
          <w:rFonts w:eastAsia="MS Mincho"/>
        </w:rPr>
        <w:sectPr w:rsidR="008A55B5" w:rsidSect="006C4648">
          <w:headerReference w:type="default" r:id="rId7"/>
          <w:pgSz w:w="11909" w:h="16834" w:code="9"/>
          <w:pgMar w:top="1080" w:right="734" w:bottom="2434" w:left="734" w:header="720" w:footer="720" w:gutter="0"/>
          <w:cols w:space="720"/>
          <w:docGrid w:linePitch="360"/>
        </w:sectPr>
      </w:pPr>
    </w:p>
    <w:p w14:paraId="214BDB2D" w14:textId="77777777" w:rsidR="008A55B5" w:rsidRDefault="008A55B5">
      <w:pPr>
        <w:pStyle w:val="Affiliation"/>
        <w:rPr>
          <w:rFonts w:eastAsia="MS Mincho"/>
        </w:rPr>
      </w:pPr>
    </w:p>
    <w:p w14:paraId="76241846" w14:textId="77777777" w:rsidR="000E5517" w:rsidRDefault="000E5517">
      <w:pPr>
        <w:pStyle w:val="Affiliation"/>
        <w:rPr>
          <w:rFonts w:eastAsia="MS Mincho"/>
        </w:rPr>
      </w:pPr>
    </w:p>
    <w:p w14:paraId="61C427D8"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3D397165" w14:textId="77777777" w:rsidR="008A55B5" w:rsidRDefault="008A55B5">
      <w:pPr>
        <w:pStyle w:val="Abstract"/>
        <w:rPr>
          <w:rFonts w:eastAsia="MS Mincho"/>
        </w:rPr>
      </w:pPr>
      <w:r>
        <w:rPr>
          <w:rFonts w:eastAsia="MS Mincho"/>
          <w:i/>
          <w:iCs/>
        </w:rPr>
        <w:lastRenderedPageBreak/>
        <w:t>Abstract</w:t>
      </w:r>
      <w:r>
        <w:rPr>
          <w:rFonts w:eastAsia="MS Mincho"/>
        </w:rPr>
        <w:t>—</w:t>
      </w:r>
      <w:r w:rsidR="00CE063C" w:rsidRPr="00CE063C">
        <w:t>Stress concentrations cause many machine element failures. Failure will occur more rapidly if the machine elements obtain repeated and fluctuating loading. For this reason, the material for machine elements must have better fatigue life. There are various attempts made to increase material life and other mechanical properties. In this study, the research sample used is AISI 4140 steel. The samples obtain hardening followed by cooling and tempering. The hardening temperature is 850</w:t>
      </w:r>
      <w:r w:rsidR="00CE063C" w:rsidRPr="00CE063C">
        <w:rPr>
          <w:vertAlign w:val="superscript"/>
        </w:rPr>
        <w:t>0</w:t>
      </w:r>
      <w:r w:rsidR="00CE063C" w:rsidRPr="00CE063C">
        <w:t>C with a holding time of 17 minutes. The cooling media in this research are dry sand, semi-wet sand, and wet sand. Wet measurements based on volumetric ratios. Semi-wet sand with a ratio of sand and water 4: 1, sandy sand 4: 2. The final process is tempering treatment, with a temperature of 250</w:t>
      </w:r>
      <w:r w:rsidR="00CE063C" w:rsidRPr="00CE063C">
        <w:rPr>
          <w:vertAlign w:val="superscript"/>
        </w:rPr>
        <w:t>0</w:t>
      </w:r>
      <w:r w:rsidR="00CE063C" w:rsidRPr="00CE063C">
        <w:t>C. The material fatigue test refers to the JIS Z 2274 Standard. From this study, the heat treatment given can reduce the fatigue life of the material, even though the hardness increases. The higher the cooling rate, the hardness of the material increases, but the fatigue life is low</w:t>
      </w:r>
      <w:r w:rsidR="006E0220" w:rsidRPr="00CE063C">
        <w:t>.</w:t>
      </w:r>
    </w:p>
    <w:p w14:paraId="5FC0070E" w14:textId="77777777" w:rsidR="008A55B5" w:rsidRPr="00754497" w:rsidRDefault="0072064C">
      <w:pPr>
        <w:pStyle w:val="keywords"/>
        <w:rPr>
          <w:rFonts w:eastAsia="MS Mincho"/>
          <w:i w:val="0"/>
        </w:rPr>
      </w:pPr>
      <w:r>
        <w:rPr>
          <w:rFonts w:eastAsia="MS Mincho"/>
        </w:rPr>
        <w:t>Keywords—</w:t>
      </w:r>
      <w:r w:rsidR="00CE063C">
        <w:rPr>
          <w:rFonts w:eastAsia="MS Mincho"/>
        </w:rPr>
        <w:t>medium carbon steel, heat treatment, sand, hardness, fatigue life</w:t>
      </w:r>
    </w:p>
    <w:p w14:paraId="64DB9C58" w14:textId="4B18DC69" w:rsidR="008A55B5" w:rsidRPr="00441B7E" w:rsidRDefault="00FB6DB5" w:rsidP="000E4547">
      <w:pPr>
        <w:pStyle w:val="Heading1"/>
        <w:tabs>
          <w:tab w:val="left" w:pos="1260"/>
        </w:tabs>
        <w:rPr>
          <w:rFonts w:ascii="Times New Roman" w:eastAsia="MS Mincho" w:hAnsi="Times New Roman"/>
          <w:sz w:val="28"/>
          <w:szCs w:val="28"/>
        </w:rPr>
      </w:pPr>
      <w:r>
        <w:rPr>
          <w:rFonts w:ascii="Times New Roman" w:eastAsia="MS Mincho" w:hAnsi="Times New Roman"/>
          <w:sz w:val="28"/>
          <w:szCs w:val="28"/>
        </w:rPr>
        <w:t>Introduction</w:t>
      </w:r>
    </w:p>
    <w:p w14:paraId="5809CA43" w14:textId="77777777" w:rsidR="00BE61C1" w:rsidRDefault="00CE063C" w:rsidP="00BE61C1">
      <w:pPr>
        <w:pStyle w:val="BodyText"/>
        <w:spacing w:line="276" w:lineRule="auto"/>
        <w:rPr>
          <w:sz w:val="22"/>
          <w:szCs w:val="22"/>
        </w:rPr>
      </w:pPr>
      <w:r w:rsidRPr="00CE063C">
        <w:rPr>
          <w:sz w:val="22"/>
          <w:szCs w:val="22"/>
        </w:rPr>
        <w:t xml:space="preserve">The failure of steel structures is 80-90% due to fatigue loading </w:t>
      </w:r>
      <w:r w:rsidRPr="00CE063C">
        <w:rPr>
          <w:sz w:val="22"/>
          <w:szCs w:val="22"/>
        </w:rPr>
        <w:fldChar w:fldCharType="begin" w:fldLock="1"/>
      </w:r>
      <w:r w:rsidRPr="00CE063C">
        <w:rPr>
          <w:sz w:val="22"/>
          <w:szCs w:val="22"/>
        </w:rPr>
        <w:instrText>ADDIN CSL_CITATION {"citationItems":[{"id":"ITEM-1","itemData":{"DOI":"10.2495/MC130121","ISBN":"9781845647209","ISSN":"17433533","abstract":"The fatigue phenomenon is said to be responsible for more than 80% of structural failures and operational accidents. One of the most important branches of industry, where unexpected outages can cause extremely expensive costs is the power producing industry. The steam turbine rotors represent large, expensive and, in the case of failure, potentially dangerous components. Their local properties generally differ from one forging to another, or if we compare head and bottom parts of the original ingot, or central and circumferential locations of one rotor body respectively, or if we compare the properties of separate discs, e.g. in the case of welded rotors. These differences stem from both even slight changes in the chemical composition (of separate heats or even within one ingot), heat treatment and in the differences in technology with respect to the real shape and size of the forgings in question. At present, questions on quantitative evaluation of remaining lifetime (to avoid failure) become urgent and, because fatigue is the most frequent cause of material degradation and resulting structural components failures, the remaining lifetime assessment is based on the evaluation of mechanical properties before and after some time of service. The original material data are usually tested by means of classic test specimens, which can hardly be used in the case of components in service, where there is no possibility to withdraw a sufficient volume of representative material for the manufacturing of a classic test specimen. In such cases today, methods of semi-destructive removal of a small volume of test material are utilized. This makes it possible to produce miniature test specimens. This paper describes the results of fatigue tests performed on miniature test specimens in comparison with the classic fatigue tests for several alloys appliedin the power producing industry. The miniature test specimens were produced by water-jet cutting from the large test specimens. With respect to the specimen shape, stress concentration had to be taken into consideration for the purposes of comparison with the classic test specimens. © 2013 WIT Press.","author":[{"dropping-particle":"","family":"Volak","given":"J.","non-dropping-particle":"","parse-names":false,"suffix":""},{"dropping-particle":"","family":"Mentl","given":"V.","non-dropping-particle":"","parse-names":false,"suffix":""}],"container-title":"WIT Transactions on Engineering Sciences","id":"ITEM-1","issued":{"date-parts":[["2013"]]},"page":"137-146","title":"After 150 years of research, fatigue still causes 85% of failures","type":"article-journal","volume":"77"},"uris":["http://www.mendeley.com/documents/?uuid=c5b68bc9-c199-4f0e-a6f5-07d99e0be9e5"]}],"mendeley":{"formattedCitation":"[1]","plainTextFormattedCitation":"[1]","previouslyFormattedCitation":"[1]"},"properties":{"noteIndex":0},"schema":"https://github.com/citation-style-language/schema/raw/master/csl-citation.json"}</w:instrText>
      </w:r>
      <w:r w:rsidRPr="00CE063C">
        <w:rPr>
          <w:sz w:val="22"/>
          <w:szCs w:val="22"/>
        </w:rPr>
        <w:fldChar w:fldCharType="separate"/>
      </w:r>
      <w:r w:rsidRPr="00CE063C">
        <w:rPr>
          <w:noProof/>
          <w:sz w:val="22"/>
          <w:szCs w:val="22"/>
        </w:rPr>
        <w:t>[1]</w:t>
      </w:r>
      <w:r w:rsidRPr="00CE063C">
        <w:rPr>
          <w:sz w:val="22"/>
          <w:szCs w:val="22"/>
        </w:rPr>
        <w:fldChar w:fldCharType="end"/>
      </w:r>
      <w:r w:rsidRPr="00CE063C">
        <w:rPr>
          <w:sz w:val="22"/>
          <w:szCs w:val="22"/>
        </w:rPr>
        <w:t>. This failure will be faster if the machine elements have stress concentration. Some methods can increase the material's fatigue life, such as heat treatment, shot peening, forgings, extrusion, and other mechanical treatments. One of the methods widely used to improve material capability is heat treatment. Heat treatment influences changes in the mechanical and chemical properties of steel. Heat treatment is changing metal's properties by changing the microstructure through heating and cooling rate adjustments.</w:t>
      </w:r>
    </w:p>
    <w:p w14:paraId="0AA15492" w14:textId="77777777" w:rsidR="00BE61C1" w:rsidRDefault="00CE063C" w:rsidP="00BE61C1">
      <w:pPr>
        <w:pStyle w:val="BodyText"/>
        <w:spacing w:line="276" w:lineRule="auto"/>
        <w:rPr>
          <w:sz w:val="22"/>
        </w:rPr>
      </w:pPr>
      <w:r w:rsidRPr="00CE063C">
        <w:rPr>
          <w:sz w:val="22"/>
          <w:szCs w:val="22"/>
        </w:rPr>
        <w:lastRenderedPageBreak/>
        <w:t>Heat treatment has four basic processes: hardening, annealing, normalizing, and tempering. Changes in metal properties can occur on the body or metal surface. Flame hardening using oxy-acetylene flame at a temperature of 1000</w:t>
      </w:r>
      <w:r w:rsidRPr="00CE063C">
        <w:rPr>
          <w:sz w:val="22"/>
          <w:szCs w:val="22"/>
          <w:vertAlign w:val="superscript"/>
        </w:rPr>
        <w:t>0</w:t>
      </w:r>
      <w:r w:rsidRPr="00CE063C">
        <w:rPr>
          <w:sz w:val="22"/>
          <w:szCs w:val="22"/>
        </w:rPr>
        <w:t xml:space="preserve">C with a distance of 8-10mm. The cooling media used are water, polymer, and sherol. The method can increase the hardness and wear resistance of gray cast iron </w:t>
      </w:r>
      <w:r w:rsidRPr="00CE063C">
        <w:rPr>
          <w:sz w:val="22"/>
          <w:szCs w:val="22"/>
        </w:rPr>
        <w:fldChar w:fldCharType="begin" w:fldLock="1"/>
      </w:r>
      <w:r w:rsidRPr="00CE063C">
        <w:rPr>
          <w:sz w:val="22"/>
          <w:szCs w:val="22"/>
        </w:rPr>
        <w:instrText>ADDIN CSL_CITATION {"citationItems":[{"id":"ITEM-1","itemData":{"abstract":"Flame hardening is a process which is used for surface hardening of components, generally in selected areas by using high intensity flame for a short period immediately followed by quenching. Water is used as the quenching media. Usually oxygen-acetylene gas is used as fuel. The effects of hardening and heating can be localized and the depth up to which the hardening is required is controlled. It improves the mechanical properties of the material such as wear resistance, hardness, fatigue strength etc. The important parameters which affect flame hardening process are flame head design, standoff distance between the component and flame head, composition of the material being heat treated, temperature at which the process is being carried out, time duration or traverse speed of the burner head. The movement of burner head over the component can be single shot or multiple movements depending on the hardness to be imparted on the components.","author":[{"dropping-particle":"","family":"Sabarinath L., Mahesh","given":"K.S.","non-dropping-particle":"","parse-names":false,"suffix":""}],"container-title":"International Journal of Advances in Scientific Research and Engineering","id":"ITEM-1","issue":"7","issued":{"date-parts":[["2016"]]},"page":"1-7","title":"Effect of Flame Hardening and Various Quenching Medium on the Mechanical and Metallurgical Properties of Grey Cast Iron Lathe Bed","type":"article-journal","volume":"2"},"uris":["http://www.mendeley.com/documents/?uuid=a2e2a495-0d84-4e64-a3ce-a5bb6287e859"]}],"mendeley":{"formattedCitation":"[2]","plainTextFormattedCitation":"[2]","previouslyFormattedCitation":"[2]"},"properties":{"noteIndex":0},"schema":"https://github.com/citation-style-language/schema/raw/master/csl-citation.json"}</w:instrText>
      </w:r>
      <w:r w:rsidRPr="00CE063C">
        <w:rPr>
          <w:sz w:val="22"/>
          <w:szCs w:val="22"/>
        </w:rPr>
        <w:fldChar w:fldCharType="separate"/>
      </w:r>
      <w:r w:rsidRPr="00CE063C">
        <w:rPr>
          <w:noProof/>
          <w:sz w:val="22"/>
          <w:szCs w:val="22"/>
        </w:rPr>
        <w:t>[2]</w:t>
      </w:r>
      <w:r w:rsidRPr="00CE063C">
        <w:rPr>
          <w:sz w:val="22"/>
          <w:szCs w:val="22"/>
        </w:rPr>
        <w:fldChar w:fldCharType="end"/>
      </w:r>
      <w:r w:rsidRPr="00CE063C">
        <w:rPr>
          <w:sz w:val="22"/>
          <w:szCs w:val="22"/>
        </w:rPr>
        <w:t>. Medium carbon steel met an annealing temperature of 900</w:t>
      </w:r>
      <w:r w:rsidRPr="00CE063C">
        <w:rPr>
          <w:sz w:val="22"/>
          <w:szCs w:val="22"/>
          <w:vertAlign w:val="superscript"/>
        </w:rPr>
        <w:t>0</w:t>
      </w:r>
      <w:r w:rsidRPr="00CE063C">
        <w:rPr>
          <w:sz w:val="22"/>
          <w:szCs w:val="22"/>
        </w:rPr>
        <w:t>C and held for 1 hour in the furnace, followed by water and air cooling. After that, the tempering process at 300, 450, and 600</w:t>
      </w:r>
      <w:r w:rsidRPr="00CE063C">
        <w:rPr>
          <w:sz w:val="22"/>
          <w:szCs w:val="22"/>
          <w:vertAlign w:val="superscript"/>
        </w:rPr>
        <w:t>0</w:t>
      </w:r>
      <w:r w:rsidRPr="00CE063C">
        <w:rPr>
          <w:sz w:val="22"/>
          <w:szCs w:val="22"/>
        </w:rPr>
        <w:t>C for 2 hours.</w:t>
      </w:r>
    </w:p>
    <w:p w14:paraId="6A360B8D" w14:textId="77777777" w:rsidR="00BE61C1" w:rsidRDefault="00CE063C" w:rsidP="00BE61C1">
      <w:pPr>
        <w:pStyle w:val="BodyText"/>
        <w:spacing w:line="276" w:lineRule="auto"/>
        <w:rPr>
          <w:rFonts w:ascii="Arial" w:hAnsi="Arial" w:cs="Arial"/>
        </w:rPr>
      </w:pPr>
      <w:r w:rsidRPr="00CE063C">
        <w:rPr>
          <w:sz w:val="22"/>
          <w:szCs w:val="22"/>
        </w:rPr>
        <w:t xml:space="preserve">Tempering temperature and holding time affect the hardness, tensile strength, and steel microstructure significantly </w:t>
      </w:r>
      <w:r w:rsidRPr="00CE063C">
        <w:rPr>
          <w:sz w:val="22"/>
          <w:szCs w:val="22"/>
        </w:rPr>
        <w:fldChar w:fldCharType="begin" w:fldLock="1"/>
      </w:r>
      <w:r w:rsidRPr="00CE063C">
        <w:rPr>
          <w:sz w:val="22"/>
          <w:szCs w:val="22"/>
        </w:rPr>
        <w:instrText>ADDIN CSL_CITATION {"citationItems":[{"id":"ITEM-1","itemData":{"author":[{"dropping-particle":"","family":"Aprilliansyah","given":"Ade Trya","non-dropping-particle":"","parse-names":false,"suffix":""},{"dropping-particle":"","family":"Sunardi","given":"","non-dropping-particle":"","parse-names":false,"suffix":""},{"dropping-particle":"","family":"Anwar","given":"Moch. Syaiful","non-dropping-particle":"","parse-names":false,"suffix":""},{"dropping-particle":"","family":"Mabruri","given":"Efendi","non-dropping-particle":"","parse-names":false,"suffix":""}],"container-title":"Jurnal Metal Indonesia","id":"ITEM-1","issue":"1","issued":{"date-parts":[["2019"]]},"page":"29-36","title":"Pengaruh Suhu dan Waktu Tempering terhadap Struktur Mikro, Kekerasan, dan Ketahanan Abrasif Baja Cor Modifikasi CA-15","type":"article-journal","volume":"41"},"uris":["http://www.mendeley.com/documents/?uuid=d4b9676a-d252-4cca-98ae-64787b4c2890"]},{"id":"ITEM-2","itemData":{"ISBN":"9780735416697","author":[{"dropping-particle":"","family":"Mabruri","given":"Efendi","non-dropping-particle":"","parse-names":false,"suffix":""},{"dropping-particle":"","family":"Pasaribu","given":"Rahmat Ramadhan","non-dropping-particle":"","parse-names":false,"suffix":""},{"dropping-particle":"","family":"Sugandi","given":"Moh Tri","non-dropping-particle":"","parse-names":false,"suffix":""},{"dropping-particle":"","family":"Sunardi","given":"Sunardi","non-dropping-particle":"","parse-names":false,"suffix":""}],"container-title":"AIP Conference Proceedings","id":"ITEM-2","issue":"May","issued":{"date-parts":[["2018"]]},"page":"1-7","title":"Effect of High Temperature Tempering on the Mechanical Properties and Microstructure of the Modified 410 Martensitic Stainless Steel","type":"article-journal","volume":"1964"},"uris":["http://www.mendeley.com/documents/?uuid=b05ff3ae-c09f-46ee-85aa-14811eb9a56e"]}],"mendeley":{"formattedCitation":"[3], [4]","plainTextFormattedCitation":"[3], [4]","previouslyFormattedCitation":"[3], [4]"},"properties":{"noteIndex":0},"schema":"https://github.com/citation-style-language/schema/raw/master/csl-citation.json"}</w:instrText>
      </w:r>
      <w:r w:rsidRPr="00CE063C">
        <w:rPr>
          <w:sz w:val="22"/>
          <w:szCs w:val="22"/>
        </w:rPr>
        <w:fldChar w:fldCharType="separate"/>
      </w:r>
      <w:r w:rsidRPr="00CE063C">
        <w:rPr>
          <w:noProof/>
          <w:sz w:val="22"/>
          <w:szCs w:val="22"/>
        </w:rPr>
        <w:t>[3-4]</w:t>
      </w:r>
      <w:r w:rsidRPr="00CE063C">
        <w:rPr>
          <w:sz w:val="22"/>
          <w:szCs w:val="22"/>
        </w:rPr>
        <w:fldChar w:fldCharType="end"/>
      </w:r>
      <w:r w:rsidRPr="00CE063C">
        <w:rPr>
          <w:sz w:val="22"/>
          <w:szCs w:val="22"/>
        </w:rPr>
        <w:t xml:space="preserve">. The tempering temperature of 400 given to the CA-15 modified cast steel produced the highest hardness at 1 hour holding time. The higher the tempering temperature and the holding time, the lower the steel's hardness This condition also occurs in the high temper temperature process in modified 410 martensitic stainless steel, where the higher the temperature and holding time, the lower the hardness and tensile strength of the material </w:t>
      </w:r>
      <w:r w:rsidRPr="00CE063C">
        <w:rPr>
          <w:sz w:val="22"/>
          <w:szCs w:val="22"/>
        </w:rPr>
        <w:fldChar w:fldCharType="begin" w:fldLock="1"/>
      </w:r>
      <w:r w:rsidRPr="00CE063C">
        <w:rPr>
          <w:sz w:val="22"/>
          <w:szCs w:val="22"/>
        </w:rPr>
        <w:instrText>ADDIN CSL_CITATION {"citationItems":[{"id":"ITEM-1","itemData":{"ISBN":"9780735416697","author":[{"dropping-particle":"","family":"Mabruri","given":"Efendi","non-dropping-particle":"","parse-names":false,"suffix":""},{"dropping-particle":"","family":"Pasaribu","given":"Rahmat Ramadhan","non-dropping-particle":"","parse-names":false,"suffix":""},{"dropping-particle":"","family":"Sugandi","given":"Moh Tri","non-dropping-particle":"","parse-names":false,"suffix":""},{"dropping-particle":"","family":"Sunardi","given":"Sunardi","non-dropping-particle":"","parse-names":false,"suffix":""}],"container-title":"AIP Conference Proceedings","id":"ITEM-1","issue":"May","issued":{"date-parts":[["2018"]]},"page":"1-7","title":"Effect of High Temperature Tempering on the Mechanical Properties and Microstructure of the Modified 410 Martensitic Stainless Steel","type":"article-journal","volume":"1964"},"uris":["http://www.mendeley.com/documents/?uuid=b05ff3ae-c09f-46ee-85aa-14811eb9a56e"]}],"mendeley":{"formattedCitation":"[4]","plainTextFormattedCitation":"[4]","previouslyFormattedCitation":"[4]"},"properties":{"noteIndex":0},"schema":"https://github.com/citation-style-language/schema/raw/master/csl-citation.json"}</w:instrText>
      </w:r>
      <w:r w:rsidRPr="00CE063C">
        <w:rPr>
          <w:sz w:val="22"/>
          <w:szCs w:val="22"/>
        </w:rPr>
        <w:fldChar w:fldCharType="separate"/>
      </w:r>
      <w:r w:rsidRPr="00CE063C">
        <w:rPr>
          <w:noProof/>
          <w:sz w:val="22"/>
          <w:szCs w:val="22"/>
        </w:rPr>
        <w:t>[4]</w:t>
      </w:r>
      <w:r w:rsidRPr="00CE063C">
        <w:rPr>
          <w:sz w:val="22"/>
          <w:szCs w:val="22"/>
        </w:rPr>
        <w:fldChar w:fldCharType="end"/>
      </w:r>
      <w:r w:rsidRPr="0059055B">
        <w:rPr>
          <w:rFonts w:ascii="Arial" w:hAnsi="Arial" w:cs="Arial"/>
        </w:rPr>
        <w:t>.</w:t>
      </w:r>
    </w:p>
    <w:p w14:paraId="36660800" w14:textId="77777777" w:rsidR="00BE61C1" w:rsidRDefault="00BE61C1" w:rsidP="00BE61C1">
      <w:pPr>
        <w:pStyle w:val="BodyText"/>
        <w:spacing w:line="276" w:lineRule="auto"/>
        <w:rPr>
          <w:sz w:val="22"/>
          <w:szCs w:val="22"/>
        </w:rPr>
      </w:pPr>
      <w:r w:rsidRPr="0092212C">
        <w:rPr>
          <w:sz w:val="22"/>
          <w:szCs w:val="22"/>
        </w:rPr>
        <w:t xml:space="preserve">Temperature and holding time at tempering affect the corrosion resistance of modified 410 </w:t>
      </w:r>
      <w:proofErr w:type="spellStart"/>
      <w:r w:rsidRPr="0092212C">
        <w:rPr>
          <w:sz w:val="22"/>
          <w:szCs w:val="22"/>
        </w:rPr>
        <w:t>martensite</w:t>
      </w:r>
      <w:proofErr w:type="spellEnd"/>
      <w:r w:rsidRPr="0092212C">
        <w:rPr>
          <w:sz w:val="22"/>
          <w:szCs w:val="22"/>
        </w:rPr>
        <w:t xml:space="preserve"> stainless steel. The corrosion rate after tempering at 700</w:t>
      </w:r>
      <w:r w:rsidRPr="0092212C">
        <w:rPr>
          <w:sz w:val="22"/>
          <w:szCs w:val="22"/>
          <w:vertAlign w:val="superscript"/>
        </w:rPr>
        <w:t>0</w:t>
      </w:r>
      <w:r w:rsidRPr="0092212C">
        <w:rPr>
          <w:sz w:val="22"/>
          <w:szCs w:val="22"/>
        </w:rPr>
        <w:t xml:space="preserve">C for 6 hours increased with increasing </w:t>
      </w:r>
      <w:proofErr w:type="spellStart"/>
      <w:r w:rsidRPr="0092212C">
        <w:rPr>
          <w:sz w:val="22"/>
          <w:szCs w:val="22"/>
        </w:rPr>
        <w:t>NaCl</w:t>
      </w:r>
      <w:proofErr w:type="spellEnd"/>
      <w:r w:rsidRPr="0092212C">
        <w:rPr>
          <w:sz w:val="22"/>
          <w:szCs w:val="22"/>
        </w:rPr>
        <w:t xml:space="preserve"> solution and operating temperature. The increase in temperature causes a higher corrosion rate because the oxygen diffusion rate increases </w:t>
      </w:r>
      <w:r w:rsidRPr="0092212C">
        <w:rPr>
          <w:sz w:val="22"/>
          <w:szCs w:val="22"/>
        </w:rPr>
        <w:fldChar w:fldCharType="begin" w:fldLock="1"/>
      </w:r>
      <w:r w:rsidRPr="0092212C">
        <w:rPr>
          <w:sz w:val="22"/>
          <w:szCs w:val="22"/>
        </w:rPr>
        <w:instrText>ADDIN CSL_CITATION {"citationItems":[{"id":"ITEM-1","itemData":{"DOI":"10.1088/1757-899X/541/1/012001","author":[{"dropping-particle":"","family":"Prifiharni","given":"S","non-dropping-particle":"","parse-names":false,"suffix":""},{"dropping-particle":"","family":"Sugandi","given":"M.T.","non-dropping-particle":"","parse-names":false,"suffix":""},{"dropping-particle":"","family":"Pasaribu","given":"R.R.","non-dropping-particle":"","parse-names":false,"suffix":""},{"dropping-particle":"","family":"Sunardi","given":"Sunardi","non-dropping-particle":"","parse-names":false,"suffix":""},{"dropping-particle":"","family":"Mabruri","given":"Efendi","non-dropping-particle":"","parse-names":false,"suffix":""}],"container-title":"IOP Conf. Series: Materials Science and Engineering","id":"ITEM-1","issued":{"date-parts":[["2019"]]},"page":"1-7","title":"Investigation of Corrosion Rate on the Modified 410 Martensitic stainless steel in Tempered Condition","type":"article-journal","volume":"541"},"uris":["http://www.mendeley.com/documents/?uuid=80902fe0-4599-43df-98af-3a5bf4f8c441"]}],"mendeley":{"formattedCitation":"[5]","plainTextFormattedCitation":"[5]","previouslyFormattedCitation":"[5]"},"properties":{"noteIndex":0},"schema":"https://github.com/citation-style-language/schema/raw/master/csl-citation.json"}</w:instrText>
      </w:r>
      <w:r w:rsidRPr="0092212C">
        <w:rPr>
          <w:sz w:val="22"/>
          <w:szCs w:val="22"/>
        </w:rPr>
        <w:fldChar w:fldCharType="separate"/>
      </w:r>
      <w:r w:rsidRPr="0092212C">
        <w:rPr>
          <w:noProof/>
          <w:sz w:val="22"/>
          <w:szCs w:val="22"/>
        </w:rPr>
        <w:t>[5]</w:t>
      </w:r>
      <w:r w:rsidRPr="0092212C">
        <w:rPr>
          <w:sz w:val="22"/>
          <w:szCs w:val="22"/>
        </w:rPr>
        <w:fldChar w:fldCharType="end"/>
      </w:r>
      <w:r w:rsidRPr="0092212C">
        <w:rPr>
          <w:sz w:val="22"/>
          <w:szCs w:val="22"/>
        </w:rPr>
        <w:t>.</w:t>
      </w:r>
    </w:p>
    <w:p w14:paraId="034DB16F" w14:textId="77777777" w:rsidR="00BE61C1" w:rsidRDefault="00BE61C1" w:rsidP="00BE61C1">
      <w:pPr>
        <w:pStyle w:val="BodyText"/>
        <w:spacing w:line="276" w:lineRule="auto"/>
        <w:rPr>
          <w:sz w:val="22"/>
          <w:szCs w:val="22"/>
        </w:rPr>
      </w:pPr>
      <w:r w:rsidRPr="0092212C">
        <w:rPr>
          <w:sz w:val="22"/>
          <w:szCs w:val="22"/>
        </w:rPr>
        <w:lastRenderedPageBreak/>
        <w:t>The longer the holding time on self-tempering, the material's toughness and hardness also increase, and the corrosion rate decreases. At a tempering temperature of 200</w:t>
      </w:r>
      <w:r w:rsidRPr="0092212C">
        <w:rPr>
          <w:sz w:val="22"/>
          <w:szCs w:val="22"/>
          <w:vertAlign w:val="superscript"/>
        </w:rPr>
        <w:t>0</w:t>
      </w:r>
      <w:r w:rsidRPr="0092212C">
        <w:rPr>
          <w:sz w:val="22"/>
          <w:szCs w:val="22"/>
        </w:rPr>
        <w:t xml:space="preserve">C, the corrosion rate reached its lowest value and hardness </w:t>
      </w:r>
      <w:r w:rsidRPr="0092212C">
        <w:rPr>
          <w:sz w:val="22"/>
          <w:szCs w:val="22"/>
        </w:rPr>
        <w:fldChar w:fldCharType="begin" w:fldLock="1"/>
      </w:r>
      <w:r w:rsidRPr="0092212C">
        <w:rPr>
          <w:sz w:val="22"/>
          <w:szCs w:val="22"/>
        </w:rPr>
        <w:instrText>ADDIN CSL_CITATION {"citationItems":[{"id":"ITEM-1","itemData":{"author":[{"dropping-particle":"","family":"Sunardi","given":"Sunardi","non-dropping-particle":"","parse-names":false,"suffix":""},{"dropping-particle":"","family":"Fawaid","given":"Moh.","non-dropping-particle":"","parse-names":false,"suffix":""},{"dropping-particle":"","family":"Nandiawan","given":"Desga Hinta","non-dropping-particle":"","parse-names":false,"suffix":""}],"container-title":"Vanos: Journal of Mechanical Engineering Education","id":"ITEM-1","issue":"1","issued":{"date-parts":[["2016"]]},"page":"79-88","title":"Pengaruh Variasi Suhu pada Proses Self Tempering dan Variasi Waktu Tahan pada Proses Tempering Terhadap Sifat Mekanis Baja AISI 4140","type":"article-journal","volume":"1"},"uris":["http://www.mendeley.com/documents/?uuid=201b4e0d-f48d-4b29-bf89-708389478f72"]}],"mendeley":{"formattedCitation":"[6]","plainTextFormattedCitation":"[6]","previouslyFormattedCitation":"[6]"},"properties":{"noteIndex":0},"schema":"https://github.com/citation-style-language/schema/raw/master/csl-citation.json"}</w:instrText>
      </w:r>
      <w:r w:rsidRPr="0092212C">
        <w:rPr>
          <w:sz w:val="22"/>
          <w:szCs w:val="22"/>
        </w:rPr>
        <w:fldChar w:fldCharType="separate"/>
      </w:r>
      <w:r w:rsidRPr="0092212C">
        <w:rPr>
          <w:noProof/>
          <w:sz w:val="22"/>
          <w:szCs w:val="22"/>
        </w:rPr>
        <w:t>[6]</w:t>
      </w:r>
      <w:r w:rsidRPr="0092212C">
        <w:rPr>
          <w:sz w:val="22"/>
          <w:szCs w:val="22"/>
        </w:rPr>
        <w:fldChar w:fldCharType="end"/>
      </w:r>
      <w:r w:rsidRPr="0092212C">
        <w:rPr>
          <w:sz w:val="22"/>
          <w:szCs w:val="22"/>
        </w:rPr>
        <w:t xml:space="preserve">. Carburizing pack treatment can reduce the fatigue life of the shaft material when compared to untreated materials. This situation occurs at all different surface roughness </w:t>
      </w:r>
      <w:r w:rsidRPr="0092212C">
        <w:rPr>
          <w:sz w:val="22"/>
          <w:szCs w:val="22"/>
        </w:rPr>
        <w:fldChar w:fldCharType="begin" w:fldLock="1"/>
      </w:r>
      <w:r w:rsidRPr="0092212C">
        <w:rPr>
          <w:sz w:val="22"/>
          <w:szCs w:val="22"/>
        </w:rPr>
        <w:instrText>ADDIN CSL_CITATION {"citationItems":[{"id":"ITEM-1","itemData":{"author":[{"dropping-particle":"","family":"Sunardi","given":"","non-dropping-particle":"","parse-names":false,"suffix":""},{"dropping-particle":"","family":"Lusiani","given":"Rina","non-dropping-particle":"","parse-names":false,"suffix":""},{"dropping-particle":"","family":"Fitra","given":"Abby Opera","non-dropping-particle":"","parse-names":false,"suffix":""}],"container-title":"Jurnal Foundry","id":"ITEM-1","issue":"2","issued":{"date-parts":[["2013"]]},"page":"7-12","title":"Pengaruh Pack Carburizing dan Kekasaran Permukaan Terhadap Umur Fatik Material Poros Baja S45C","type":"article-journal","volume":"3"},"uris":["http://www.mendeley.com/documents/?uuid=dd2970d8-c914-335b-b40d-79fb861a614d"]}],"mendeley":{"formattedCitation":"[7]","plainTextFormattedCitation":"[7]","previouslyFormattedCitation":"[7]"},"properties":{"noteIndex":0},"schema":"https://github.com/citation-style-language/schema/raw/master/csl-citation.json"}</w:instrText>
      </w:r>
      <w:r w:rsidRPr="0092212C">
        <w:rPr>
          <w:sz w:val="22"/>
          <w:szCs w:val="22"/>
        </w:rPr>
        <w:fldChar w:fldCharType="separate"/>
      </w:r>
      <w:r w:rsidRPr="0092212C">
        <w:rPr>
          <w:noProof/>
          <w:sz w:val="22"/>
          <w:szCs w:val="22"/>
        </w:rPr>
        <w:t>[7]</w:t>
      </w:r>
      <w:r w:rsidRPr="0092212C">
        <w:rPr>
          <w:sz w:val="22"/>
          <w:szCs w:val="22"/>
        </w:rPr>
        <w:fldChar w:fldCharType="end"/>
      </w:r>
      <w:r w:rsidRPr="0092212C">
        <w:rPr>
          <w:sz w:val="22"/>
          <w:szCs w:val="22"/>
        </w:rPr>
        <w:t>.</w:t>
      </w:r>
    </w:p>
    <w:p w14:paraId="569CA319" w14:textId="77777777" w:rsidR="00BE61C1" w:rsidRDefault="00BE61C1" w:rsidP="00BE61C1">
      <w:pPr>
        <w:pStyle w:val="BodyText"/>
        <w:spacing w:line="276" w:lineRule="auto"/>
        <w:rPr>
          <w:sz w:val="22"/>
          <w:szCs w:val="22"/>
        </w:rPr>
      </w:pPr>
      <w:r w:rsidRPr="0092212C">
        <w:rPr>
          <w:sz w:val="22"/>
          <w:szCs w:val="22"/>
        </w:rPr>
        <w:t xml:space="preserve">The cooling media used in the heat treatment process is very diverse, including: water </w:t>
      </w:r>
      <w:r w:rsidRPr="0092212C">
        <w:rPr>
          <w:sz w:val="22"/>
          <w:szCs w:val="22"/>
        </w:rPr>
        <w:fldChar w:fldCharType="begin" w:fldLock="1"/>
      </w:r>
      <w:r w:rsidRPr="0092212C">
        <w:rPr>
          <w:sz w:val="22"/>
          <w:szCs w:val="22"/>
        </w:rPr>
        <w:instrText>ADDIN CSL_CITATION {"citationItems":[{"id":"ITEM-1","itemData":{"DOI":"10.4028/www.scientific.net/AMR.311-313.974","ISBN":"9783037852149","ISSN":"10226680","abstract":"Three different quenching media (water, oil and air) were used to compare the effect of cooling rate on the microstructure and mechanical properties of SA508-3 steel. The result has demonstrated that the microstructure for water-quenched specimen is the mixture of martensite and lower bainite, for oil-quenched specimen is the mixture of upper bainite,lower bainite and a little martensite, while for air-cooled specimen is mostly granular bainite. The product of water and oil Q&amp;T was tempered martensite with qualified mechanical properties. The air-cooled granular bainite was translated to massive and allotriomorphic ferrite during tempering, which had poor mechanical properties. To avoid the formation of granular bainite, it is necessary to increase the cooling rate to above 5°C/s. © (2011) Trans Tech Publications, Switzerland.","author":[{"dropping-particle":"","family":"Hao","given":"Luhan","non-dropping-particle":"","parse-names":false,"suffix":""},{"dropping-particle":"","family":"Sun","given":"Mingyue","non-dropping-particle":"","parse-names":false,"suffix":""},{"dropping-particle":"","family":"Li","given":"Dianzhong","non-dropping-particle":"","parse-names":false,"suffix":""}],"container-title":"Advanced Materials Research","id":"ITEM-1","issued":{"date-parts":[["2011"]]},"page":"974-977","title":"The effect of quenching media on the microstructure and mechanical properties of SA508-3 steel","type":"article-journal","volume":"311-313"},"uris":["http://www.mendeley.com/documents/?uuid=f69250ba-f9c2-481d-9f72-a722ec995e40"]},{"id":"ITEM-2","itemData":{"abstract":"The microstructure and mechanical properties of a low carbon steel containing 30 ppm boron have been investigated. The steel was subjected to various cooling conditions in a thermo-mechanical simulator to generate continuous cooling transformation (CCT) diagram. Similar cooling conditions were also applied to tensile samples in order to evaluate their mechanical properties. The results indicate profuse banding in the hot strip of thickness 2.5 mm. This effect is attributed to the presence of manganese. In addition, variation in cooling rate led to increase in strength but severely affected percentage elongation albeit in an acceptable limit of 6%. This effect is discussed in the light of degree of banding of strips and microstructural constituents generated during heat treatment of steel strips of different thicknesses","author":[{"dropping-particle":"","family":"Ojha","given":"Smriti","non-dropping-particle":"","parse-names":false,"suffix":""},{"dropping-particle":"","family":"Mishra","given":"N.S.","non-dropping-particle":"","parse-names":false,"suffix":""},{"dropping-particle":"","family":"Jha","given":"B.K.","non-dropping-particle":"","parse-names":false,"suffix":""}],"container-title":"Bull. Mater. Sci.","id":"ITEM-2","issue":"2","issued":{"date-parts":[["2015"]]},"page":"531-536","title":"Effect of cooling rate on the microstructure and mechanical properties of C-Mn-Cr-B Steel","type":"article-journal","volume":"38"},"uris":["http://www.mendeley.com/documents/?uuid=871efbdf-ec60-4fd4-b45d-16df4646c9b3"]},{"id":"ITEM-3","itemData":{"abstract":"Flame hardening is a process which is used for surface hardening of components, generally in selected areas by using high intensity flame for a short period immediately followed by quenching. Water is used as the quenching media. Usually oxygen-acetylene gas is used as fuel. The effects of hardening and heating can be localized and the depth up to which the hardening is required is controlled. It improves the mechanical properties of the material such as wear resistance, hardness, fatigue strength etc. The important parameters which affect flame hardening process are flame head design, standoff distance between the component and flame head, composition of the material being heat treated, temperature at which the process is being carried out, time duration or traverse speed of the burner head. The movement of burner head over the component can be single shot or multiple movements depending on the hardness to be imparted on the components.","author":[{"dropping-particle":"","family":"Sabarinath L., Mahesh","given":"K.S.","non-dropping-particle":"","parse-names":false,"suffix":""}],"container-title":"International Journal of Advances in Scientific Research and Engineering","id":"ITEM-3","issue":"7","issued":{"date-parts":[["2016"]]},"page":"1-7","title":"Effect of Flame Hardening and Various Quenching Medium on the Mechanical and Metallurgical Properties of Grey Cast Iron Lathe Bed","type":"article-journal","volume":"2"},"uris":["http://www.mendeley.com/documents/?uuid=a2e2a495-0d84-4e64-a3ce-a5bb6287e859"]},{"id":"ITEM-4","itemData":{"DOI":"10.4236/jmmce.2011.103020","ISSN":"2327-4077","abstract":"Engineering materials, mostly steel, are heat treated under controlled sequence of heating and cooling to alter their physical and mechanical properties to meet desired engineering applications. In this study, the effect of heat treatment (annealing, normalising, hardening, and tempering) on the microstructure and some selected mechanical properties of NST 37-2 steel were studied. Sample of steel was purchased from local market and the spectrometry analysis was carried out. The steel samples were heat treated in an electric furnace at different temperature levels and holding times; and then cooled in different media. The mechanical properties (tensile yield strength, ultimate tensile strength, Young's modulus, percentage reduction, percentage elongation, toughness and hardness) of the treated and untreated samples were determined using standard methods and the microstructure of the samples was examined using metallographic microscope equipped with camera. Results showed that the mechanical properties of NST 37-2 steel can be changed and improved by various heat treatments for a particular application. It was also found that the annealed samples with mainly ferrite structure gave the lowest tensile strength and hardness value and highest ductility and toughness value while hardened sample which comprise martensite gave the highest tensile strength and hardness value and lowest ductility and toughness value.","author":[{"dropping-particle":"","family":"Fadare","given":"D. A.","non-dropping-particle":"","parse-names":false,"suffix":""},{"dropping-particle":"","family":"Fadara","given":"T. G.","non-dropping-particle":"","parse-names":false,"suffix":""},{"dropping-particle":"","family":"Akanbi","given":"O. Y.","non-dropping-particle":"","parse-names":false,"suffix":""}],"container-title":"Journal of Minerals and Materials Characterization and Engineering","id":"ITEM-4","issue":"03","issued":{"date-parts":[["2011"]]},"page":"299-308","title":"Effect of Heat Treatment on Mechanical Properties and Microstructure of NST 37-2 Steel","type":"article-journal","volume":"10"},"uris":["http://www.mendeley.com/documents/?uuid=b61d3a24-7542-4116-9b79-28119111b632"]},{"id":"ITEM-5","itemData":{"abstract":"In recent years aluminum alloy based metal matrix composites are gaining importance in several aerospace and automobile applications. Aluminum 6061 which has excellent mechanical properties, good formability and wide applications in industrial sector has been used as matrix material.TiO2 which possess high hardness, modulus and corrosion resistance has been chosen as the reinforcement. In the present investigation Al6061-TiO2 composites were fabricated by the stir casting route with the percentage of TiO2 kept constant at 10 wt % .The specimens have been subjected to solutionizing heat treatment in a muffle furnace at a temperature of 530oc for 1.5 hrs followed by quenching in different media i.e. air, water, aqueous polymer solution and ice. Hardness and tensile tests were conducted on the as cast and heat treated Al 6061-TiO2 composites. It was observed that the quenching has significant effect on hardness and tensile strength, exhibiting significant improvement as compared to as cast composites.","author":[{"dropping-particle":"","family":"Sarada","given":"B N","non-dropping-particle":"","parse-names":false,"suffix":""},{"dropping-particle":"","family":"Murthy","given":"P.L. Srinivasa","non-dropping-particle":"","parse-names":false,"suffix":""},{"dropping-particle":"","family":"Ramani","given":"Swapnil","non-dropping-particle":"","parse-names":false,"suffix":""}],"container-title":"International Journal of Current Engineering and Scientific Research (IJCESR)","id":"ITEM-5","issue":"5","issued":{"date-parts":[["2016"]]},"page":"2394-0697","title":"Effect of Quenching Media on the Mechanical Properties of Al6061-TiO2 Metal Matrix Composites","type":"article-journal","volume":"3"},"uris":["http://www.mendeley.com/documents/?uuid=2ed88812-b1cf-444c-999b-5ef090ec2979"]},{"id":"ITEM-6","itemData":{"DOI":"10.4236/jmmce.2009.84027","ISSN":"2327-4077","abstract":"Specimens of 6061 Aluminum alloy were prepared and quenched in water, sheanut oil and palm oil at temperature of 400</w:instrText>
      </w:r>
      <w:r w:rsidRPr="0092212C">
        <w:rPr>
          <w:rFonts w:ascii="MS Mincho" w:hAnsi="MS Mincho" w:cs="MS Mincho"/>
          <w:sz w:val="22"/>
          <w:szCs w:val="22"/>
        </w:rPr>
        <w:instrText>℃</w:instrText>
      </w:r>
      <w:r w:rsidRPr="0092212C">
        <w:rPr>
          <w:sz w:val="22"/>
          <w:szCs w:val="22"/>
        </w:rPr>
        <w:instrText>, 450</w:instrText>
      </w:r>
      <w:r w:rsidRPr="0092212C">
        <w:rPr>
          <w:rFonts w:ascii="MS Mincho" w:hAnsi="MS Mincho" w:cs="MS Mincho"/>
          <w:sz w:val="22"/>
          <w:szCs w:val="22"/>
        </w:rPr>
        <w:instrText>℃</w:instrText>
      </w:r>
      <w:r w:rsidRPr="0092212C">
        <w:rPr>
          <w:sz w:val="22"/>
          <w:szCs w:val="22"/>
        </w:rPr>
        <w:instrText xml:space="preserve"> and 530</w:instrText>
      </w:r>
      <w:r w:rsidRPr="0092212C">
        <w:rPr>
          <w:rFonts w:ascii="MS Mincho" w:hAnsi="MS Mincho" w:cs="MS Mincho"/>
          <w:sz w:val="22"/>
          <w:szCs w:val="22"/>
        </w:rPr>
        <w:instrText>℃</w:instrText>
      </w:r>
      <w:r w:rsidRPr="0092212C">
        <w:rPr>
          <w:sz w:val="22"/>
          <w:szCs w:val="22"/>
        </w:rPr>
        <w:instrText xml:space="preserve"> to determine the effect of variation in temperature and quenching media on some mechanical properties and the microstructure of the alloy. Standard specimens from the rapidly quenched alloys were subject to various tests to determine their ultimate tensile strength, hardness and impact strength. The results showed that the specimen heat-treated to 530</w:instrText>
      </w:r>
      <w:r w:rsidRPr="0092212C">
        <w:rPr>
          <w:rFonts w:ascii="MS Mincho" w:hAnsi="MS Mincho" w:cs="MS Mincho"/>
          <w:sz w:val="22"/>
          <w:szCs w:val="22"/>
        </w:rPr>
        <w:instrText>℃</w:instrText>
      </w:r>
      <w:r w:rsidRPr="0092212C">
        <w:rPr>
          <w:sz w:val="22"/>
          <w:szCs w:val="22"/>
        </w:rPr>
        <w:instrText xml:space="preserve"> and quenched in water has the highest tensile strength of 109 N/mm2and yield strength of 70.89 N/mm2. The specimen heated at 530</w:instrText>
      </w:r>
      <w:r w:rsidRPr="0092212C">
        <w:rPr>
          <w:rFonts w:ascii="MS Mincho" w:hAnsi="MS Mincho" w:cs="MS Mincho"/>
          <w:sz w:val="22"/>
          <w:szCs w:val="22"/>
        </w:rPr>
        <w:instrText>℃</w:instrText>
      </w:r>
      <w:r w:rsidRPr="0092212C">
        <w:rPr>
          <w:sz w:val="22"/>
          <w:szCs w:val="22"/>
        </w:rPr>
        <w:instrText xml:space="preserve"> and quenched in water gave the highest value of 35.50 in hardness (HRC). The toughness property of the alloy, as indicated by Charpy impact values, is better at 530</w:instrText>
      </w:r>
      <w:r w:rsidRPr="0092212C">
        <w:rPr>
          <w:rFonts w:ascii="MS Mincho" w:hAnsi="MS Mincho" w:cs="MS Mincho"/>
          <w:sz w:val="22"/>
          <w:szCs w:val="22"/>
        </w:rPr>
        <w:instrText>℃</w:instrText>
      </w:r>
      <w:r w:rsidRPr="0092212C">
        <w:rPr>
          <w:sz w:val="22"/>
          <w:szCs w:val="22"/>
        </w:rPr>
        <w:instrText xml:space="preserve"> for specimen quenched in sheanut oil and least impact strength is observed in specimen quenched in water at 400</w:instrText>
      </w:r>
      <w:r w:rsidRPr="0092212C">
        <w:rPr>
          <w:rFonts w:ascii="MS Mincho" w:hAnsi="MS Mincho" w:cs="MS Mincho"/>
          <w:sz w:val="22"/>
          <w:szCs w:val="22"/>
        </w:rPr>
        <w:instrText>℃</w:instrText>
      </w:r>
      <w:r w:rsidRPr="0092212C">
        <w:rPr>
          <w:sz w:val="22"/>
          <w:szCs w:val="22"/>
        </w:rPr>
        <w:instrText>.","author":[{"dropping-particle":"","family":"Abubakre","given":"O. K.","non-dropping-particle":"","parse-names":false,"suffix":""},{"dropping-particle":"","family":"Mamaki","given":"U. P.","non-dropping-particle":"","parse-names":false,"suffix":""},{"dropping-particle":"","family":"Muriana","given":"R. A","non-dropping-particle":"","parse-names":false,"suffix":""}],"container-title":"Journal of Minerals and Materials Characterization and Engineering","id":"ITEM-6","issue":"04","issued":{"date-parts":[["2009"]]},"page":"303-315","title":"Investigation of the Quenching Properties of Selected Media on 6061 Aluminum Alloy","type":"article-journal","volume":"08"},"uris":["http://www.mendeley.com/documents/?uuid=d251d740-f1ce-49d4-ba21-d57451de4761"]},{"id":"ITEM-7","itemData":{"DOI":"10.1016/j.rineng.2020.100105","ISSN":"25901230","abstract":"Aluminium based composite or well known as Aluminium Matrix Composites (AMC) can be improved in terms of mechanical properties with heat treatment. The quenching process parameters such as cooling rate, cooling agent and cooling temperature are predicted to affect the mechanical properties of the AMC. This study presents the results of a series of laboratory experiment to observe hardness ability of the Al6061–Al2O3 composites subjected to quenching agent and particle surface treatment. There are 3 variations of quenching agent and 2 types of reinforcement particle treatment. The quenching agent using water, oil, salt solution (brine), and 0% and 10% weight fraction of Al2O3 reinforcement. The hardness testing is conducted to the Rockwell B scale according to regulation of ASTM E−18. Obtained results indicated that the biggest distortion occurred as influences of quenching brine agent on each variation. The hardness of the 10E specimens (with treatment of Electroless Coating) is higher than the 10 N specimens (with treatment of Non-Electroless Coating). Based on this finding, it can be concluded that quenching agent and electroless coating treatment explicitly affected the hardness of Al6061–Al2O3 composites.","author":[{"dropping-particle":"","family":"Akbar","given":"Hammar Ilham","non-dropping-particle":"","parse-names":false,"suffix":""},{"dropping-particle":"","family":"Surojo","given":"Eko","non-dropping-particle":"","parse-names":false,"suffix":""},{"dropping-particle":"","family":"Ariawan","given":"Dody","non-dropping-particle":"","parse-names":false,"suffix":""},{"dropping-particle":"","family":"Prabowo","given":"Aditya Rio","non-dropping-particle":"","parse-names":false,"suffix":""}],"container-title":"Results in Engineering","id":"ITEM-7","issue":"February","issued":{"date-parts":[["2020"]]},"page":"100105","publisher":"Elsevier Ltd","title":"Experimental study of quenching agents on Al6061–Al2O3 composite: Effects of quenching treatment to microstructure and hardness characteristics","type":"article-journal","volume":"6"},"uris":["http://www.mendeley.com/documents/?uuid=b46f3e9a-dd30-499a-9ffa-6ddf2c88fabe"]},{"id":"ITEM-8","itemData":{"DOI":"10.26480/jmerd.03.2019.81.83","ISSN":"10241752","abstract":"In this work, the mechanical properties of AISI 1018 low carbon steel after been treated by different quenching media (water, boiling water, boiling salt water, ice water, ice salt water) were evaluated. The microstructure of the specimen was examined by using optical microscopy (OM), while the mechanical properties were evaluated by using tensile test and hardness test. The results of this investigation showed that improving in mechanical properties such as yield strength about 580 MPa, ultimate tensile strength about 680MPa and Vickers hardness about 263.03Hv for the specimen quenching by ice water, and the hardness for ice salt water 290.8 Hv. For ice salt water quenching media, the formation of martensite phase more than another quenching media, this is revealed obviously by microstructure examination. Also retained austenite exists in as a secondary phase as a result of very fast cooling for ice salt water quenching media.","author":[{"dropping-particle":"","family":"Mosa","given":"Sarah Jalal","non-dropping-particle":"","parse-names":false,"suffix":""}],"container-title":"Journal of Mechanical Engineering Research and Developments","id":"ITEM-8","issue":"3","issued":{"date-parts":[["2019"]]},"page":"81-83","title":"Effect of different quenching media on mechanical properties of AISI 1018 low carbon steel","type":"article-journal","volume":"42"},"uris":["http://www.mendeley.com/documents/?uuid=856022d2-12b6-4123-8309-52884a7368c8"]},{"id":"ITEM-9","itemData":{"DOI":"10.5923/j.ijmee.20160502.01","author":[{"dropping-particle":"","family":"Equbal","given":"Israr","non-dropping-particle":"","parse-names":false,"suffix":""},{"dropping-particle":"","family":"Alam","given":"Parwez","non-dropping-particle":"","parse-names":false,"suffix":""},{"dropping-particle":"","family":"Ohdar","given":"Rajkumar","non-dropping-particle":"","parse-names":false,"suffix":""},{"dropping-particle":"","family":"Anand","given":"Kumar Aniket","non-dropping-particle":"","parse-names":false,"suffix":""},{"dropping-particle":"","family":"Alam","given":"Md Serfraj","non-dropping-particle":"","parse-names":false,"suffix":""}],"container-title":"International Journal of Metallurgical Engineering","id":"ITEM-9","issue":"2","issued":{"date-parts":[["2016"]]},"page":"21-24","title":"Effect of Cooling Rate on the Microstructure and Mechanical Properties of Medium Carbon Steel","type":"article-journal","volume":"5"},"uris":["http://www.mendeley.com/documents/?uuid=08163a16-732c-4c88-bdbc-857936f88a7b"]}],"mendeley":{"formattedCitation":"[2], [8]–[15]","plainTextFormattedCitation":"[2], [8]–[15]","previouslyFormattedCitation":"[2], [8]–[15]"},"properties":{"noteIndex":0},"schema":"https://github.com/citation-style-language/schema/raw/master/csl-citation.json"}</w:instrText>
      </w:r>
      <w:r w:rsidRPr="0092212C">
        <w:rPr>
          <w:sz w:val="22"/>
          <w:szCs w:val="22"/>
        </w:rPr>
        <w:fldChar w:fldCharType="separate"/>
      </w:r>
      <w:r w:rsidRPr="0092212C">
        <w:rPr>
          <w:noProof/>
          <w:sz w:val="22"/>
          <w:szCs w:val="22"/>
        </w:rPr>
        <w:t>[2], [8–15]</w:t>
      </w:r>
      <w:r w:rsidRPr="0092212C">
        <w:rPr>
          <w:sz w:val="22"/>
          <w:szCs w:val="22"/>
        </w:rPr>
        <w:fldChar w:fldCharType="end"/>
      </w:r>
      <w:r w:rsidRPr="0092212C">
        <w:rPr>
          <w:sz w:val="22"/>
          <w:szCs w:val="22"/>
        </w:rPr>
        <w:t xml:space="preserve">, hot water </w:t>
      </w:r>
      <w:r w:rsidRPr="0092212C">
        <w:rPr>
          <w:sz w:val="22"/>
          <w:szCs w:val="22"/>
        </w:rPr>
        <w:fldChar w:fldCharType="begin" w:fldLock="1"/>
      </w:r>
      <w:r w:rsidRPr="0092212C">
        <w:rPr>
          <w:sz w:val="22"/>
          <w:szCs w:val="22"/>
        </w:rPr>
        <w:instrText>ADDIN CSL_CITATION {"citationItems":[{"id":"ITEM-1","itemData":{"abstract":"The microstructure and mechanical properties of a low carbon steel containing 30 ppm boron have been investigated. The steel was subjected to various cooling conditions in a thermo-mechanical simulator to generate continuous cooling transformation (CCT) diagram. Similar cooling conditions were also applied to tensile samples in order to evaluate their mechanical properties. The results indicate profuse banding in the hot strip of thickness 2.5 mm. This effect is attributed to the presence of manganese. In addition, variation in cooling rate led to increase in strength but severely affected percentage elongation albeit in an acceptable limit of 6%. This effect is discussed in the light of degree of banding of strips and microstructural constituents generated during heat treatment of steel strips of different thicknesses","author":[{"dropping-particle":"","family":"Ojha","given":"Smriti","non-dropping-particle":"","parse-names":false,"suffix":""},{"dropping-particle":"","family":"Mishra","given":"N.S.","non-dropping-particle":"","parse-names":false,"suffix":""},{"dropping-particle":"","family":"Jha","given":"B.K.","non-dropping-particle":"","parse-names":false,"suffix":""}],"container-title":"Bull. Mater. Sci.","id":"ITEM-1","issue":"2","issued":{"date-parts":[["2015"]]},"page":"531-536","title":"Effect of cooling rate on the microstructure and mechanical properties of C-Mn-Cr-B Steel","type":"article-journal","volume":"38"},"uris":["http://www.mendeley.com/documents/?uuid=871efbdf-ec60-4fd4-b45d-16df4646c9b3"]},{"id":"ITEM-2","itemData":{"abstract":"In this research work the mechanical properties of medium carbon steel has been studied . the Steel AISI 1039 quenched in different quenching media. These quenching media were cold water, water , oil and hot water. Hardness , tensile , impact and wear tests have been carried out for specimens after quenching in different media. It was found that the tensile strength and hardness increased with increasing the heating temperature values of heat treatment process. Also quenching in cold water has a great effect on tensile strength and hardness values . where the heights value for tensile strength was (998.6N/mm²) and the hardness was (360.4 Hv) for steel which quenching in cold water. The percentage of elongation decreased with increasing the temperature of heat treatment process. also the lowest values of elongation was after quenching process in cold water. However, the impact toughness and wear rate values were high for alloy after stress relief and lower after quenching in different media. But the lowest values were recorded after quenching in cold water. It was found that the absorbed energy and the wear rate for the alloy quenched in cold water were (23.6) J and (2x10¯</w:instrText>
      </w:r>
      <w:r w:rsidRPr="0092212C">
        <w:rPr>
          <w:rFonts w:ascii="Calibri" w:eastAsia="Calibri" w:hAnsi="Calibri" w:cs="Calibri"/>
          <w:sz w:val="22"/>
          <w:szCs w:val="22"/>
        </w:rPr>
        <w:instrText>⁷</w:instrText>
      </w:r>
      <w:r w:rsidRPr="0092212C">
        <w:rPr>
          <w:sz w:val="22"/>
          <w:szCs w:val="22"/>
        </w:rPr>
        <w:instrText>gm/cm) respectively. While, for steels treated with the stress relief process were (62.02) J and (7x10¯</w:instrText>
      </w:r>
      <w:r w:rsidRPr="0092212C">
        <w:rPr>
          <w:rFonts w:ascii="Calibri" w:eastAsia="Calibri" w:hAnsi="Calibri" w:cs="Calibri"/>
          <w:sz w:val="22"/>
          <w:szCs w:val="22"/>
        </w:rPr>
        <w:instrText>⁷</w:instrText>
      </w:r>
      <w:r w:rsidRPr="0092212C">
        <w:rPr>
          <w:sz w:val="22"/>
          <w:szCs w:val="22"/>
        </w:rPr>
        <w:instrText>gm/cm) respectively.","author":[{"dropping-particle":"","family":"Zeyad Kadhim","given":"Assistant D","non-dropping-particle":"","parse-names":false,"suffix":""}],"container-title":"Journal of Engineering Research and Application www.ijera.com ISSN","id":"ITEM-2","issue":"85","issued":{"date-parts":[["2016"]]},"page":"2248-962226","title":"Effect of Quenching Media on Mechanical Properties for Medium Carbon Steel","type":"article-journal","volume":"6"},"uris":["http://www.mendeley.com/documents/?uuid=436867f5-99ba-4cf0-8f79-758e8befba6b"]},{"id":"ITEM-3","itemData":{"DOI":"10.26480/jmerd.03.2019.81.83","ISSN":"10241752","abstract":"In this work, the mechanical properties of AISI 1018 low carbon steel after been treated by different quenching media (water, boiling water, boiling salt water, ice water, ice salt water) were evaluated. The microstructure of the specimen was examined by using optical microscopy (OM), while the mechanical properties were evaluated by using tensile test and hardness test. The results of this investigation showed that improving in mechanical properties such as yield strength about 580 MPa, ultimate tensile strength about 680MPa and Vickers hardness about 263.03Hv for the specimen quenching by ice water, and the hardness for ice salt water 290.8 Hv. For ice salt water quenching media, the formation of martensite phase more than another quenching media, this is revealed obviously by microstructure examination. Also retained austenite exists in as a secondary phase as a result of very fast cooling for ice salt water quenching media.","author":[{"dropping-particle":"","family":"Mosa","given":"Sarah Jalal","non-dropping-particle":"","parse-names":false,"suffix":""}],"container-title":"Journal of Mechanical Engineering Research and Developments","id":"ITEM-3","issue":"3","issued":{"date-parts":[["2019"]]},"page":"81-83","title":"Effect of different quenching media on mechanical properties of AISI 1018 low carbon steel","type":"article-journal","volume":"42"},"uris":["http://www.mendeley.com/documents/?uuid=856022d2-12b6-4123-8309-52884a7368c8"]}],"mendeley":{"formattedCitation":"[9], [14], [16]","plainTextFormattedCitation":"[9], [14], [16]","previouslyFormattedCitation":"[9], [14], [16]"},"properties":{"noteIndex":0},"schema":"https://github.com/citation-style-language/schema/raw/master/csl-citation.json"}</w:instrText>
      </w:r>
      <w:r w:rsidRPr="0092212C">
        <w:rPr>
          <w:sz w:val="22"/>
          <w:szCs w:val="22"/>
        </w:rPr>
        <w:fldChar w:fldCharType="separate"/>
      </w:r>
      <w:r w:rsidRPr="0092212C">
        <w:rPr>
          <w:noProof/>
          <w:sz w:val="22"/>
          <w:szCs w:val="22"/>
        </w:rPr>
        <w:t>[9], [14], [16]</w:t>
      </w:r>
      <w:r w:rsidRPr="0092212C">
        <w:rPr>
          <w:sz w:val="22"/>
          <w:szCs w:val="22"/>
        </w:rPr>
        <w:fldChar w:fldCharType="end"/>
      </w:r>
      <w:r w:rsidRPr="0092212C">
        <w:rPr>
          <w:sz w:val="22"/>
          <w:szCs w:val="22"/>
        </w:rPr>
        <w:t xml:space="preserve">, ice water </w:t>
      </w:r>
      <w:r w:rsidRPr="0092212C">
        <w:rPr>
          <w:sz w:val="22"/>
          <w:szCs w:val="22"/>
        </w:rPr>
        <w:fldChar w:fldCharType="begin" w:fldLock="1"/>
      </w:r>
      <w:r w:rsidRPr="0092212C">
        <w:rPr>
          <w:sz w:val="22"/>
          <w:szCs w:val="22"/>
        </w:rPr>
        <w:instrText>ADDIN CSL_CITATION {"citationItems":[{"id":"ITEM-1","itemData":{"abstract":"In this research work the mechanical properties of medium carbon steel has been studied . the Steel AISI 1039 quenched in different quenching media. These quenching media were cold water, water , oil and hot water. Hardness , tensile , impact and wear tests have been carried out for specimens after quenching in different media. It was found that the tensile strength and hardness increased with increasing the heating temperature values of heat treatment process. Also quenching in cold water has a great effect on tensile strength and hardness values . where the heights value for tensile strength was (998.6N/mm²) and the hardness was (360.4 Hv) for steel which quenching in cold water. The percentage of elongation decreased with increasing the temperature of heat treatment process. also the lowest values of elongation was after quenching process in cold water. However, the impact toughness and wear rate values were high for alloy after stress relief and lower after quenching in different media. But the lowest values were recorded after quenching in cold water. It was found that the absorbed energy and the wear rate for the alloy quenched in cold water were (23.6) J and (2x10¯</w:instrText>
      </w:r>
      <w:r w:rsidRPr="0092212C">
        <w:rPr>
          <w:rFonts w:ascii="Calibri" w:eastAsia="Calibri" w:hAnsi="Calibri" w:cs="Calibri"/>
          <w:sz w:val="22"/>
          <w:szCs w:val="22"/>
        </w:rPr>
        <w:instrText>⁷</w:instrText>
      </w:r>
      <w:r w:rsidRPr="0092212C">
        <w:rPr>
          <w:sz w:val="22"/>
          <w:szCs w:val="22"/>
        </w:rPr>
        <w:instrText>gm/cm) respectively. While, for steels treated with the stress relief process were (62.02) J and (7x10¯</w:instrText>
      </w:r>
      <w:r w:rsidRPr="0092212C">
        <w:rPr>
          <w:rFonts w:ascii="Calibri" w:eastAsia="Calibri" w:hAnsi="Calibri" w:cs="Calibri"/>
          <w:sz w:val="22"/>
          <w:szCs w:val="22"/>
        </w:rPr>
        <w:instrText>⁷</w:instrText>
      </w:r>
      <w:r w:rsidRPr="0092212C">
        <w:rPr>
          <w:sz w:val="22"/>
          <w:szCs w:val="22"/>
        </w:rPr>
        <w:instrText>gm/cm) respectively.","author":[{"dropping-particle":"","family":"Zeyad Kadhim","given":"Assistant D","non-dropping-particle":"","parse-names":false,"suffix":""}],"container-title":"Journal of Engineering Research and Application www.ijera.com ISSN","id":"ITEM-1","issue":"85","issued":{"date-parts":[["2016"]]},"page":"2248-962226","title":"Effect of Quenching Media on Mechanical Properties for Medium Carbon Steel","type":"article-journal","volume":"6"},"uris":["http://www.mendeley.com/documents/?uuid=436867f5-99ba-4cf0-8f79-758e8befba6b"]},{"id":"ITEM-2","itemData":{"abstract":"In recent years aluminum alloy based metal matrix composites are gaining importance in several aerospace and automobile applications. Aluminum 6061 which has excellent mechanical properties, good formability and wide applications in industrial sector has been used as matrix material.TiO2 which possess high hardness, modulus and corrosion resistance has been chosen as the reinforcement. In the present investigation Al6061-TiO2 composites were fabricated by the stir casting route with the percentage of TiO2 kept constant at 10 wt % .The specimens have been subjected to solutionizing heat treatment in a muffle furnace at a temperature of 530oc for 1.5 hrs followed by quenching in different media i.e. air, water, aqueous polymer solution and ice. Hardness and tensile tests were conducted on the as cast and heat treated Al 6061-TiO2 composites. It was observed that the quenching has significant effect on hardness and tensile strength, exhibiting significant improvement as compared to as cast composites.","author":[{"dropping-particle":"","family":"Sarada","given":"B N","non-dropping-particle":"","parse-names":false,"suffix":""},{"dropping-particle":"","family":"Murthy","given":"P.L. Srinivasa","non-dropping-particle":"","parse-names":false,"suffix":""},{"dropping-particle":"","family":"Ramani","given":"Swapnil","non-dropping-particle":"","parse-names":false,"suffix":""}],"container-title":"International Journal of Current Engineering and Scientific Research (IJCESR)","id":"ITEM-2","issue":"5","issued":{"date-parts":[["2016"]]},"page":"2394-0697","title":"Effect of Quenching Media on the Mechanical Properties of Al6061-TiO2 Metal Matrix Composites","type":"article-journal","volume":"3"},"uris":["http://www.mendeley.com/documents/?uuid=2ed88812-b1cf-444c-999b-5ef090ec2979"]}],"mendeley":{"formattedCitation":"[11], [16]","plainTextFormattedCitation":"[11], [16]","previouslyFormattedCitation":"[11], [16]"},"properties":{"noteIndex":0},"schema":"https://github.com/citation-style-language/schema/raw/master/csl-citation.json"}</w:instrText>
      </w:r>
      <w:r w:rsidRPr="0092212C">
        <w:rPr>
          <w:sz w:val="22"/>
          <w:szCs w:val="22"/>
        </w:rPr>
        <w:fldChar w:fldCharType="separate"/>
      </w:r>
      <w:r w:rsidRPr="0092212C">
        <w:rPr>
          <w:noProof/>
          <w:sz w:val="22"/>
          <w:szCs w:val="22"/>
        </w:rPr>
        <w:t>[11], [16]</w:t>
      </w:r>
      <w:r w:rsidRPr="0092212C">
        <w:rPr>
          <w:sz w:val="22"/>
          <w:szCs w:val="22"/>
        </w:rPr>
        <w:fldChar w:fldCharType="end"/>
      </w:r>
      <w:r w:rsidRPr="0092212C">
        <w:rPr>
          <w:sz w:val="22"/>
          <w:szCs w:val="22"/>
        </w:rPr>
        <w:t xml:space="preserve">, palm kernel </w:t>
      </w:r>
      <w:r w:rsidRPr="0092212C">
        <w:rPr>
          <w:sz w:val="22"/>
          <w:szCs w:val="22"/>
        </w:rPr>
        <w:fldChar w:fldCharType="begin" w:fldLock="1"/>
      </w:r>
      <w:r w:rsidRPr="0092212C">
        <w:rPr>
          <w:sz w:val="22"/>
          <w:szCs w:val="22"/>
        </w:rPr>
        <w:instrText>ADDIN CSL_CITATION {"citationItems":[{"id":"ITEM-1","itemData":{"DOI":"10.4236/jmmce.2009.84027","ISSN":"2327-4077","abstract":"Specimens of 6061 Aluminum alloy were prepared and quenched in water, sheanut oil and palm oil at temperature of 400</w:instrText>
      </w:r>
      <w:r w:rsidRPr="0092212C">
        <w:rPr>
          <w:rFonts w:ascii="MS Mincho" w:hAnsi="MS Mincho" w:cs="MS Mincho"/>
          <w:sz w:val="22"/>
          <w:szCs w:val="22"/>
        </w:rPr>
        <w:instrText>℃</w:instrText>
      </w:r>
      <w:r w:rsidRPr="0092212C">
        <w:rPr>
          <w:sz w:val="22"/>
          <w:szCs w:val="22"/>
        </w:rPr>
        <w:instrText>, 450</w:instrText>
      </w:r>
      <w:r w:rsidRPr="0092212C">
        <w:rPr>
          <w:rFonts w:ascii="MS Mincho" w:hAnsi="MS Mincho" w:cs="MS Mincho"/>
          <w:sz w:val="22"/>
          <w:szCs w:val="22"/>
        </w:rPr>
        <w:instrText>℃</w:instrText>
      </w:r>
      <w:r w:rsidRPr="0092212C">
        <w:rPr>
          <w:sz w:val="22"/>
          <w:szCs w:val="22"/>
        </w:rPr>
        <w:instrText xml:space="preserve"> and 530</w:instrText>
      </w:r>
      <w:r w:rsidRPr="0092212C">
        <w:rPr>
          <w:rFonts w:ascii="MS Mincho" w:hAnsi="MS Mincho" w:cs="MS Mincho"/>
          <w:sz w:val="22"/>
          <w:szCs w:val="22"/>
        </w:rPr>
        <w:instrText>℃</w:instrText>
      </w:r>
      <w:r w:rsidRPr="0092212C">
        <w:rPr>
          <w:sz w:val="22"/>
          <w:szCs w:val="22"/>
        </w:rPr>
        <w:instrText xml:space="preserve"> to determine the effect of variation in temperature and quenching media on some mechanical properties and the microstructure of the alloy. Standard specimens from the rapidly quenched alloys were subject to various tests to determine their ultimate tensile strength, hardness and impact strength. The results showed that the specimen heat-treated to 530</w:instrText>
      </w:r>
      <w:r w:rsidRPr="0092212C">
        <w:rPr>
          <w:rFonts w:ascii="MS Mincho" w:hAnsi="MS Mincho" w:cs="MS Mincho"/>
          <w:sz w:val="22"/>
          <w:szCs w:val="22"/>
        </w:rPr>
        <w:instrText>℃</w:instrText>
      </w:r>
      <w:r w:rsidRPr="0092212C">
        <w:rPr>
          <w:sz w:val="22"/>
          <w:szCs w:val="22"/>
        </w:rPr>
        <w:instrText xml:space="preserve"> and quenched in water has the highest tensile strength of 109 N/mm2and yield strength of 70.89 N/mm2. The specimen heated at 530</w:instrText>
      </w:r>
      <w:r w:rsidRPr="0092212C">
        <w:rPr>
          <w:rFonts w:ascii="MS Mincho" w:hAnsi="MS Mincho" w:cs="MS Mincho"/>
          <w:sz w:val="22"/>
          <w:szCs w:val="22"/>
        </w:rPr>
        <w:instrText>℃</w:instrText>
      </w:r>
      <w:r w:rsidRPr="0092212C">
        <w:rPr>
          <w:sz w:val="22"/>
          <w:szCs w:val="22"/>
        </w:rPr>
        <w:instrText xml:space="preserve"> and quenched in water gave the highest value of 35.50 in hardness (HRC). The toughness property of the alloy, as indicated by Charpy impact values, is better at 530</w:instrText>
      </w:r>
      <w:r w:rsidRPr="0092212C">
        <w:rPr>
          <w:rFonts w:ascii="MS Mincho" w:hAnsi="MS Mincho" w:cs="MS Mincho"/>
          <w:sz w:val="22"/>
          <w:szCs w:val="22"/>
        </w:rPr>
        <w:instrText>℃</w:instrText>
      </w:r>
      <w:r w:rsidRPr="0092212C">
        <w:rPr>
          <w:sz w:val="22"/>
          <w:szCs w:val="22"/>
        </w:rPr>
        <w:instrText xml:space="preserve"> for specimen quenched in sheanut oil and least impact strength is observed in specimen quenched in water at 400</w:instrText>
      </w:r>
      <w:r w:rsidRPr="0092212C">
        <w:rPr>
          <w:rFonts w:ascii="MS Mincho" w:hAnsi="MS Mincho" w:cs="MS Mincho"/>
          <w:sz w:val="22"/>
          <w:szCs w:val="22"/>
        </w:rPr>
        <w:instrText>℃</w:instrText>
      </w:r>
      <w:r w:rsidRPr="0092212C">
        <w:rPr>
          <w:sz w:val="22"/>
          <w:szCs w:val="22"/>
        </w:rPr>
        <w:instrText>.","author":[{"dropping-particle":"","family":"Abubakre","given":"O. K.","non-dropping-particle":"","parse-names":false,"suffix":""},{"dropping-particle":"","family":"Mamaki","given":"U. P.","non-dropping-particle":"","parse-names":false,"suffix":""},{"dropping-particle":"","family":"Muriana","given":"R. A","non-dropping-particle":"","parse-names":false,"suffix":""}],"container-title":"Journal of Minerals and Materials Characterization and Engineering","id":"ITEM-1","issue":"04","issued":{"date-parts":[["2009"]]},"page":"303-315","title":"Investigation of the Quenching Properties of Selected Media on 6061 Aluminum Alloy","type":"article-journal","volume":"08"},"uris":["http://www.mendeley.com/documents/?uuid=d251d740-f1ce-49d4-ba21-d57451de4761"]}],"mendeley":{"formattedCitation":"[12]","plainTextFormattedCitation":"[12]","previouslyFormattedCitation":"[12]"},"properties":{"noteIndex":0},"schema":"https://github.com/citation-style-language/schema/raw/master/csl-citation.json"}</w:instrText>
      </w:r>
      <w:r w:rsidRPr="0092212C">
        <w:rPr>
          <w:sz w:val="22"/>
          <w:szCs w:val="22"/>
        </w:rPr>
        <w:fldChar w:fldCharType="separate"/>
      </w:r>
      <w:r w:rsidRPr="0092212C">
        <w:rPr>
          <w:noProof/>
          <w:sz w:val="22"/>
          <w:szCs w:val="22"/>
        </w:rPr>
        <w:t>[12]</w:t>
      </w:r>
      <w:r w:rsidRPr="0092212C">
        <w:rPr>
          <w:sz w:val="22"/>
          <w:szCs w:val="22"/>
        </w:rPr>
        <w:fldChar w:fldCharType="end"/>
      </w:r>
      <w:r w:rsidRPr="0092212C">
        <w:rPr>
          <w:sz w:val="22"/>
          <w:szCs w:val="22"/>
        </w:rPr>
        <w:t xml:space="preserve">, oil </w:t>
      </w:r>
      <w:r w:rsidRPr="0092212C">
        <w:rPr>
          <w:sz w:val="22"/>
          <w:szCs w:val="22"/>
        </w:rPr>
        <w:fldChar w:fldCharType="begin" w:fldLock="1"/>
      </w:r>
      <w:r w:rsidRPr="0092212C">
        <w:rPr>
          <w:sz w:val="22"/>
          <w:szCs w:val="22"/>
        </w:rPr>
        <w:instrText>ADDIN CSL_CITATION {"citationItems":[{"id":"ITEM-1","itemData":{"DOI":"10.4028/www.scientific.net/AMR.311-313.974","ISBN":"9783037852149","ISSN":"10226680","abstract":"Three different quenching media (water, oil and air) were used to compare the effect of cooling rate on the microstructure and mechanical properties of SA508-3 steel. The result has demonstrated that the microstructure for water-quenched specimen is the mixture of martensite and lower bainite, for oil-quenched specimen is the mixture of upper bainite,lower bainite and a little martensite, while for air-cooled specimen is mostly granular bainite. The product of water and oil Q&amp;T was tempered martensite with qualified mechanical properties. The air-cooled granular bainite was translated to massive and allotriomorphic ferrite during tempering, which had poor mechanical properties. To avoid the formation of granular bainite, it is necessary to increase the cooling rate to above 5°C/s. © (2011) Trans Tech Publications, Switzerland.","author":[{"dropping-particle":"","family":"Hao","given":"Luhan","non-dropping-particle":"","parse-names":false,"suffix":""},{"dropping-particle":"","family":"Sun","given":"Mingyue","non-dropping-particle":"","parse-names":false,"suffix":""},{"dropping-particle":"","family":"Li","given":"Dianzhong","non-dropping-particle":"","parse-names":false,"suffix":""}],"container-title":"Advanced Materials Research","id":"ITEM-1","issued":{"date-parts":[["2011"]]},"page":"974-977","title":"The effect of quenching media on the microstructure and mechanical properties of SA508-3 steel","type":"article-journal","volume":"311-313"},"uris":["http://www.mendeley.com/documents/?uuid=f69250ba-f9c2-481d-9f72-a722ec995e40"]},{"id":"ITEM-2","itemData":{"abstract":"The microstructure and mechanical properties of a low carbon steel containing 30 ppm boron have been investigated. The steel was subjected to various cooling conditions in a thermo-mechanical simulator to generate continuous cooling transformation (CCT) diagram. Similar cooling conditions were also applied to tensile samples in order to evaluate their mechanical properties. The results indicate profuse banding in the hot strip of thickness 2.5 mm. This effect is attributed to the presence of manganese. In addition, variation in cooling rate led to increase in strength but severely affected percentage elongation albeit in an acceptable limit of 6%. This effect is discussed in the light of degree of banding of strips and microstructural constituents generated during heat treatment of steel strips of different thicknesses","author":[{"dropping-particle":"","family":"Ojha","given":"Smriti","non-dropping-particle":"","parse-names":false,"suffix":""},{"dropping-particle":"","family":"Mishra","given":"N.S.","non-dropping-particle":"","parse-names":false,"suffix":""},{"dropping-particle":"","family":"Jha","given":"B.K.","non-dropping-particle":"","parse-names":false,"suffix":""}],"container-title":"Bull. Mater. Sci.","id":"ITEM-2","issue":"2","issued":{"date-parts":[["2015"]]},"page":"531-536","title":"Effect of cooling rate on the microstructure and mechanical properties of C-Mn-Cr-B Steel","type":"article-journal","volume":"38"},"uris":["http://www.mendeley.com/documents/?uuid=871efbdf-ec60-4fd4-b45d-16df4646c9b3"]},{"id":"ITEM-3","itemData":{"DOI":"10.4236/jmmce.2009.84027","ISSN":"2327-4077","abstract":"Specimens of 6061 Aluminum alloy were prepared and quenched in water, sheanut oil and palm oil at temperature of 400</w:instrText>
      </w:r>
      <w:r w:rsidRPr="0092212C">
        <w:rPr>
          <w:rFonts w:ascii="MS Mincho" w:hAnsi="MS Mincho" w:cs="MS Mincho"/>
          <w:sz w:val="22"/>
          <w:szCs w:val="22"/>
        </w:rPr>
        <w:instrText>℃</w:instrText>
      </w:r>
      <w:r w:rsidRPr="0092212C">
        <w:rPr>
          <w:sz w:val="22"/>
          <w:szCs w:val="22"/>
        </w:rPr>
        <w:instrText>, 450</w:instrText>
      </w:r>
      <w:r w:rsidRPr="0092212C">
        <w:rPr>
          <w:rFonts w:ascii="MS Mincho" w:hAnsi="MS Mincho" w:cs="MS Mincho"/>
          <w:sz w:val="22"/>
          <w:szCs w:val="22"/>
        </w:rPr>
        <w:instrText>℃</w:instrText>
      </w:r>
      <w:r w:rsidRPr="0092212C">
        <w:rPr>
          <w:sz w:val="22"/>
          <w:szCs w:val="22"/>
        </w:rPr>
        <w:instrText xml:space="preserve"> and 530</w:instrText>
      </w:r>
      <w:r w:rsidRPr="0092212C">
        <w:rPr>
          <w:rFonts w:ascii="MS Mincho" w:hAnsi="MS Mincho" w:cs="MS Mincho"/>
          <w:sz w:val="22"/>
          <w:szCs w:val="22"/>
        </w:rPr>
        <w:instrText>℃</w:instrText>
      </w:r>
      <w:r w:rsidRPr="0092212C">
        <w:rPr>
          <w:sz w:val="22"/>
          <w:szCs w:val="22"/>
        </w:rPr>
        <w:instrText xml:space="preserve"> to determine the effect of variation in temperature and quenching media on some mechanical properties and the microstructure of the alloy. Standard specimens from the rapidly quenched alloys were subject to various tests to determine their ultimate tensile strength, hardness and impact strength. The results showed that the specimen heat-treated to 530</w:instrText>
      </w:r>
      <w:r w:rsidRPr="0092212C">
        <w:rPr>
          <w:rFonts w:ascii="MS Mincho" w:hAnsi="MS Mincho" w:cs="MS Mincho"/>
          <w:sz w:val="22"/>
          <w:szCs w:val="22"/>
        </w:rPr>
        <w:instrText>℃</w:instrText>
      </w:r>
      <w:r w:rsidRPr="0092212C">
        <w:rPr>
          <w:sz w:val="22"/>
          <w:szCs w:val="22"/>
        </w:rPr>
        <w:instrText xml:space="preserve"> and quenched in water has the highest tensile strength of 109 N/mm2and yield strength of 70.89 N/mm2. The specimen heated at 530</w:instrText>
      </w:r>
      <w:r w:rsidRPr="0092212C">
        <w:rPr>
          <w:rFonts w:ascii="MS Mincho" w:hAnsi="MS Mincho" w:cs="MS Mincho"/>
          <w:sz w:val="22"/>
          <w:szCs w:val="22"/>
        </w:rPr>
        <w:instrText>℃</w:instrText>
      </w:r>
      <w:r w:rsidRPr="0092212C">
        <w:rPr>
          <w:sz w:val="22"/>
          <w:szCs w:val="22"/>
        </w:rPr>
        <w:instrText xml:space="preserve"> and quenched in water gave the highest value of 35.50 in hardness (HRC). The toughness property of the alloy, as indicated by Charpy impact values, is better at 530</w:instrText>
      </w:r>
      <w:r w:rsidRPr="0092212C">
        <w:rPr>
          <w:rFonts w:ascii="MS Mincho" w:hAnsi="MS Mincho" w:cs="MS Mincho"/>
          <w:sz w:val="22"/>
          <w:szCs w:val="22"/>
        </w:rPr>
        <w:instrText>℃</w:instrText>
      </w:r>
      <w:r w:rsidRPr="0092212C">
        <w:rPr>
          <w:sz w:val="22"/>
          <w:szCs w:val="22"/>
        </w:rPr>
        <w:instrText xml:space="preserve"> for specimen quenched in sheanut oil and least impact strength is observed in specimen quenched in water at 400</w:instrText>
      </w:r>
      <w:r w:rsidRPr="0092212C">
        <w:rPr>
          <w:rFonts w:ascii="MS Mincho" w:hAnsi="MS Mincho" w:cs="MS Mincho"/>
          <w:sz w:val="22"/>
          <w:szCs w:val="22"/>
        </w:rPr>
        <w:instrText>℃</w:instrText>
      </w:r>
      <w:r w:rsidRPr="0092212C">
        <w:rPr>
          <w:sz w:val="22"/>
          <w:szCs w:val="22"/>
        </w:rPr>
        <w:instrText>.","author":[{"dropping-particle":"","family":"Abubakre","given":"O. K.","non-dropping-particle":"","parse-names":false,"suffix":""},{"dropping-particle":"","family":"Mamaki","given":"U. P.","non-dropping-particle":"","parse-names":false,"suffix":""},{"dropping-particle":"","family":"Muriana","given":"R. A","non-dropping-particle":"","parse-names":false,"suffix":""}],"container-title":"Journal of Minerals and Materials Characterization and Engineering","id":"ITEM-3","issue":"04","issued":{"date-parts":[["2009"]]},"page":"303-315","title":"Investigation of the Quenching Properties of Selected Media on 6061 Aluminum Alloy","type":"article-journal","volume":"08"},"uris":["http://www.mendeley.com/documents/?uuid=d251d740-f1ce-49d4-ba21-d57451de4761"]},{"id":"ITEM-4","itemData":{"DOI":"10.1016/j.rineng.2020.100105","ISSN":"25901230","abstract":"Aluminium based composite or well known as Aluminium Matrix Composites (AMC) can be improved in terms of mechanical properties with heat treatment. The quenching process parameters such as cooling rate, cooling agent and cooling temperature are predicted to affect the mechanical properties of the AMC. This study presents the results of a series of laboratory experiment to observe hardness ability of the Al6061–Al2O3 composites subjected to quenching agent and particle surface treatment. There are 3 variations of quenching agent and 2 types of reinforcement particle treatment. The quenching agent using water, oil, salt solution (brine), and 0% and 10% weight fraction of Al2O3 reinforcement. The hardness testing is conducted to the Rockwell B scale according to regulation of ASTM E−18. Obtained results indicated that the biggest distortion occurred as influences of quenching brine agent on each variation. The hardness of the 10E specimens (with treatment of Electroless Coating) is higher than the 10 N specimens (with treatment of Non-Electroless Coating). Based on this finding, it can be concluded that quenching agent and electroless coating treatment explicitly affected the hardness of Al6061–Al2O3 composites.","author":[{"dropping-particle":"","family":"Akbar","given":"Hammar Ilham","non-dropping-particle":"","parse-names":false,"suffix":""},{"dropping-particle":"","family":"Surojo","given":"Eko","non-dropping-particle":"","parse-names":false,"suffix":""},{"dropping-particle":"","family":"Ariawan","given":"Dody","non-dropping-particle":"","parse-names":false,"suffix":""},{"dropping-particle":"","family":"Prabowo","given":"Aditya Rio","non-dropping-particle":"","parse-names":false,"suffix":""}],"container-title":"Results in Engineering","id":"ITEM-4","issue":"February","issued":{"date-parts":[["2020"]]},"page":"100105","publisher":"Elsevier Ltd","title":"Experimental study of quenching agents on Al6061–Al2O3 composite: Effects of quenching treatment to microstructure and hardness characteristics","type":"article-journal","volume":"6"},"uris":["http://www.mendeley.com/documents/?uuid=b46f3e9a-dd30-499a-9ffa-6ddf2c88fabe"]},{"id":"ITEM-5","itemData":{"DOI":"10.1515/amm-2016-0178","ISSN":"17333490","abstract":"This paper presents a comparison of the deformations and residual stresses in gear wheels after vacuum carburizing process with quenching in high-pressure nitrogen and oil. The comparison was made on a medium-sized gear wheels, made of AMS6265 (AISI 9310) steel. This steel is applied in the aerospace industry for gears. The study has provided grounds for an assessment of the effect of the method of quenching on the size of deformations. Compared to oil quenching, high-pressure gas quenching following vacuum carburizing resulted in more uniform and smaller deformations.","author":[{"dropping-particle":"","family":"Dybowski","given":"K.","non-dropping-particle":"","parse-names":false,"suffix":""},{"dropping-particle":"","family":"Sawicki","given":"J.","non-dropping-particle":"","parse-names":false,"suffix":""},{"dropping-particle":"","family":"Kula","given":"P.","non-dropping-particle":"","parse-names":false,"suffix":""},{"dropping-particle":"","family":"Januszewicz","given":"B.","non-dropping-particle":"","parse-names":false,"suffix":""},{"dropping-particle":"","family":"Atraszkiewicz","given":"R.","non-dropping-particle":"","parse-names":false,"suffix":""},{"dropping-particle":"","family":"Lipa","given":"S.","non-dropping-particle":"","parse-names":false,"suffix":""}],"container-title":"Archives of Metallurgy and Materials","id":"ITEM-5","issue":"2B","issued":{"date-parts":[["2016"]]},"page":"1057-1062","title":"The effect of the quenching method on the deformations size of gear wheels after vacuum carburizing","type":"article-journal","volume":"61"},"uris":["http://www.mendeley.com/documents/?uuid=25e122a6-87d7-4af3-8978-05e502ec0578"]},{"id":"ITEM-6","itemData":{"DOI":"10.5923/j.ijmee.20160502.01","author":[{"dropping-particle":"","family":"Equbal","given":"Israr","non-dropping-particle":"","parse-names":false,"suffix":""},{"dropping-particle":"","family":"Alam","given":"Parwez","non-dropping-particle":"","parse-names":false,"suffix":""},{"dropping-particle":"","family":"Ohdar","given":"Rajkumar","non-dropping-particle":"","parse-names":false,"suffix":""},{"dropping-particle":"","family":"Anand","given":"Kumar Aniket","non-dropping-particle":"","parse-names":false,"suffix":""},{"dropping-particle":"","family":"Alam","given":"Md Serfraj","non-dropping-particle":"","parse-names":false,"suffix":""}],"container-title":"International Journal of Metallurgical Engineering","id":"ITEM-6","issue":"2","issued":{"date-parts":[["2016"]]},"page":"21-24","title":"Effect of Cooling Rate on the Microstructure and Mechanical Properties of Medium Carbon Steel","type":"article-journal","volume":"5"},"uris":["http://www.mendeley.com/documents/?uuid=08163a16-732c-4c88-bdbc-857936f88a7b"]}],"mendeley":{"formattedCitation":"[8], [9], [12], [13], [15], [17]","plainTextFormattedCitation":"[8], [9], [12], [13], [15], [17]","previouslyFormattedCitation":"[8], [9], [12], [13], [15], [17]"},"properties":{"noteIndex":0},"schema":"https://github.com/citation-style-language/schema/raw/master/csl-citation.json"}</w:instrText>
      </w:r>
      <w:r w:rsidRPr="0092212C">
        <w:rPr>
          <w:sz w:val="22"/>
          <w:szCs w:val="22"/>
        </w:rPr>
        <w:fldChar w:fldCharType="separate"/>
      </w:r>
      <w:r w:rsidRPr="0092212C">
        <w:rPr>
          <w:noProof/>
          <w:sz w:val="22"/>
          <w:szCs w:val="22"/>
        </w:rPr>
        <w:t>[8-9], [12-13], [15], [17]</w:t>
      </w:r>
      <w:r w:rsidRPr="0092212C">
        <w:rPr>
          <w:sz w:val="22"/>
          <w:szCs w:val="22"/>
        </w:rPr>
        <w:fldChar w:fldCharType="end"/>
      </w:r>
      <w:r w:rsidRPr="0092212C">
        <w:rPr>
          <w:sz w:val="22"/>
          <w:szCs w:val="22"/>
        </w:rPr>
        <w:t xml:space="preserve">, air </w:t>
      </w:r>
      <w:r w:rsidRPr="0092212C">
        <w:rPr>
          <w:sz w:val="22"/>
          <w:szCs w:val="22"/>
        </w:rPr>
        <w:fldChar w:fldCharType="begin" w:fldLock="1"/>
      </w:r>
      <w:r w:rsidRPr="0092212C">
        <w:rPr>
          <w:sz w:val="22"/>
          <w:szCs w:val="22"/>
        </w:rPr>
        <w:instrText>ADDIN CSL_CITATION {"citationItems":[{"id":"ITEM-1","itemData":{"DOI":"10.4028/www.scientific.net/AMR.311-313.974","ISBN":"9783037852149","ISSN":"10226680","abstract":"Three different quenching media (water, oil and air) were used to compare the effect of cooling rate on the microstructure and mechanical properties of SA508-3 steel. The result has demonstrated that the microstructure for water-quenched specimen is the mixture of martensite and lower bainite, for oil-quenched specimen is the mixture of upper bainite,lower bainite and a little martensite, while for air-cooled specimen is mostly granular bainite. The product of water and oil Q&amp;T was tempered martensite with qualified mechanical properties. The air-cooled granular bainite was translated to massive and allotriomorphic ferrite during tempering, which had poor mechanical properties. To avoid the formation of granular bainite, it is necessary to increase the cooling rate to above 5°C/s. © (2011) Trans Tech Publications, Switzerland.","author":[{"dropping-particle":"","family":"Hao","given":"Luhan","non-dropping-particle":"","parse-names":false,"suffix":""},{"dropping-particle":"","family":"Sun","given":"Mingyue","non-dropping-particle":"","parse-names":false,"suffix":""},{"dropping-particle":"","family":"Li","given":"Dianzhong","non-dropping-particle":"","parse-names":false,"suffix":""}],"container-title":"Advanced Materials Research","id":"ITEM-1","issued":{"date-parts":[["2011"]]},"page":"974-977","title":"The effect of quenching media on the microstructure and mechanical properties of SA508-3 steel","type":"article-journal","volume":"311-313"},"uris":["http://www.mendeley.com/documents/?uuid=f69250ba-f9c2-481d-9f72-a722ec995e40"]},{"id":"ITEM-2","itemData":{"abstract":"The microstructure and mechanical properties of a low carbon steel containing 30 ppm boron have been investigated. The steel was subjected to various cooling conditions in a thermo-mechanical simulator to generate continuous cooling transformation (CCT) diagram. Similar cooling conditions were also applied to tensile samples in order to evaluate their mechanical properties. The results indicate profuse banding in the hot strip of thickness 2.5 mm. This effect is attributed to the presence of manganese. In addition, variation in cooling rate led to increase in strength but severely affected percentage elongation albeit in an acceptable limit of 6%. This effect is discussed in the light of degree of banding of strips and microstructural constituents generated during heat treatment of steel strips of different thicknesses","author":[{"dropping-particle":"","family":"Ojha","given":"Smriti","non-dropping-particle":"","parse-names":false,"suffix":""},{"dropping-particle":"","family":"Mishra","given":"N.S.","non-dropping-particle":"","parse-names":false,"suffix":""},{"dropping-particle":"","family":"Jha","given":"B.K.","non-dropping-particle":"","parse-names":false,"suffix":""}],"container-title":"Bull. Mater. Sci.","id":"ITEM-2","issue":"2","issued":{"date-parts":[["2015"]]},"page":"531-536","title":"Effect of cooling rate on the microstructure and mechanical properties of C-Mn-Cr-B Steel","type":"article-journal","volume":"38"},"uris":["http://www.mendeley.com/documents/?uuid=871efbdf-ec60-4fd4-b45d-16df4646c9b3"]},{"id":"ITEM-3","itemData":{"DOI":"10.4236/jmmce.2011.103020","ISSN":"2327-4077","abstract":"Engineering materials, mostly steel, are heat treated under controlled sequence of heating and cooling to alter their physical and mechanical properties to meet desired engineering applications. In this study, the effect of heat treatment (annealing, normalising, hardening, and tempering) on the microstructure and some selected mechanical properties of NST 37-2 steel were studied. Sample of steel was purchased from local market and the spectrometry analysis was carried out. The steel samples were heat treated in an electric furnace at different temperature levels and holding times; and then cooled in different media. The mechanical properties (tensile yield strength, ultimate tensile strength, Young's modulus, percentage reduction, percentage elongation, toughness and hardness) of the treated and untreated samples were determined using standard methods and the microstructure of the samples was examined using metallographic microscope equipped with camera. Results showed that the mechanical properties of NST 37-2 steel can be changed and improved by various heat treatments for a particular application. It was also found that the annealed samples with mainly ferrite structure gave the lowest tensile strength and hardness value and highest ductility and toughness value while hardened sample which comprise martensite gave the highest tensile strength and hardness value and lowest ductility and toughness value.","author":[{"dropping-particle":"","family":"Fadare","given":"D. A.","non-dropping-particle":"","parse-names":false,"suffix":""},{"dropping-particle":"","family":"Fadara","given":"T. G.","non-dropping-particle":"","parse-names":false,"suffix":""},{"dropping-particle":"","family":"Akanbi","given":"O. Y.","non-dropping-particle":"","parse-names":false,"suffix":""}],"container-title":"Journal of Minerals and Materials Characterization and Engineering","id":"ITEM-3","issue":"03","issued":{"date-parts":[["2011"]]},"page":"299-308","title":"Effect of Heat Treatment on Mechanical Properties and Microstructure of NST 37-2 Steel","type":"article-journal","volume":"10"},"uris":["http://www.mendeley.com/documents/?uuid=b61d3a24-7542-4116-9b79-28119111b632"]},{"id":"ITEM-4","itemData":{"abstract":"In recent years aluminum alloy based metal matrix composites are gaining importance in several aerospace and automobile applications. Aluminum 6061 which has excellent mechanical properties, good formability and wide applications in industrial sector has been used as matrix material.TiO2 which possess high hardness, modulus and corrosion resistance has been chosen as the reinforcement. In the present investigation Al6061-TiO2 composites were fabricated by the stir casting route with the percentage of TiO2 kept constant at 10 wt % .The specimens have been subjected to solutionizing heat treatment in a muffle furnace at a temperature of 530oc for 1.5 hrs followed by quenching in different media i.e. air, water, aqueous polymer solution and ice. Hardness and tensile tests were conducted on the as cast and heat treated Al 6061-TiO2 composites. It was observed that the quenching has significant effect on hardness and tensile strength, exhibiting significant improvement as compared to as cast composites.","author":[{"dropping-particle":"","family":"Sarada","given":"B N","non-dropping-particle":"","parse-names":false,"suffix":""},{"dropping-particle":"","family":"Murthy","given":"P.L. Srinivasa","non-dropping-particle":"","parse-names":false,"suffix":""},{"dropping-particle":"","family":"Ramani","given":"Swapnil","non-dropping-particle":"","parse-names":false,"suffix":""}],"container-title":"International Journal of Current Engineering and Scientific Research (IJCESR)","id":"ITEM-4","issue":"5","issued":{"date-parts":[["2016"]]},"page":"2394-0697","title":"Effect of Quenching Media on the Mechanical Properties of Al6061-TiO2 Metal Matrix Composites","type":"article-journal","volume":"3"},"uris":["http://www.mendeley.com/documents/?uuid=2ed88812-b1cf-444c-999b-5ef090ec2979"]},{"id":"ITEM-5","itemData":{"DOI":"10.1007/s42243-019-00276-0","ISBN":"0123456789","ISSN":"22103988","abstract":"The influence of cooling rate on the microstructure and mechanical properties of two new ultrahigh-strength steels (UHSSs) with different levels of C, Cr and Ni has been evaluated for the as-cooled and untempered condition. One UHSS had higher contents of C and Cr, while the other one had a higher Ni content. On the basis of dilatation curves, microstructures, macrohardness and microhardness, continuous cooling transformation diagrams were constructed as a guide to heat treatment possibilities. Cooling rates (CRs) of 60, 1 and 0.01 °C/s were selected for more detailed investigations. Microstructural characterization was made by laser scanning confocal microscopy, field emission scanning electron microscopy combined with electron backscatter diffraction, electron probe microanalysis and X-ray diffraction. Mechanical properties were characterized using macrohardness, tensile and Charpy V-notch impact tests. UHSS with the higher C and Cr contents showed lower transformation temperatures and slower bainite formation kinetics than that with the higher Ni content. Higher cooling rates led to lower volume fractions and carbon contents of retained austenite together with finer prior austenite grain size, as well as effective final grain size and lath size. These changes were accompanied by higher yield and tensile strengths. The best combinations of strength and toughness were obtained with martensitic microstructures and by avoiding the formation of granular bainite accompanied by proeutectoid carbides at low CR. For the cooling rates studied, UHSS with the higher C and Cr contents showed the higher hardness and strength but at the cost of toughness.","author":[{"dropping-particle":"","family":"Ali","given":"Mohammed","non-dropping-particle":"","parse-names":false,"suffix":""},{"dropping-particle":"","family":"Porter","given":"David","non-dropping-particle":"","parse-names":false,"suffix":""},{"dropping-particle":"","family":"Kömi","given":"Jukka","non-dropping-particle":"","parse-names":false,"suffix":""},{"dropping-particle":"","family":"Eissa","given":"Mamdouh","non-dropping-particle":"","parse-names":false,"suffix":""},{"dropping-particle":"","family":"Faramawy","given":"Hoda","non-dropping-particle":"El","parse-names":false,"suffix":""},{"dropping-particle":"","family":"Mattar","given":"Taha","non-dropping-particle":"","parse-names":false,"suffix":""}],"container-title":"Journal of Iron and Steel Research International","id":"ITEM-5","issue":"12","issued":{"date-parts":[["2019"]]},"page":"1350-1365","title":"Effect of cooling rate and composition on microstructure and mechanical properties of ultrahigh-strength steels","type":"article-journal","volume":"26"},"uris":["http://www.mendeley.com/documents/?uuid=70d9fe64-591d-4396-bfa9-fe4962d72ae3"]}],"mendeley":{"formattedCitation":"[8]–[11], [18]","plainTextFormattedCitation":"[8]–[11], [18]","previouslyFormattedCitation":"[8]–[11], [18]"},"properties":{"noteIndex":0},"schema":"https://github.com/citation-style-language/schema/raw/master/csl-citation.json"}</w:instrText>
      </w:r>
      <w:r w:rsidRPr="0092212C">
        <w:rPr>
          <w:sz w:val="22"/>
          <w:szCs w:val="22"/>
        </w:rPr>
        <w:fldChar w:fldCharType="separate"/>
      </w:r>
      <w:r w:rsidRPr="0092212C">
        <w:rPr>
          <w:noProof/>
          <w:sz w:val="22"/>
          <w:szCs w:val="22"/>
        </w:rPr>
        <w:t>[8-11], [18]</w:t>
      </w:r>
      <w:r w:rsidRPr="0092212C">
        <w:rPr>
          <w:sz w:val="22"/>
          <w:szCs w:val="22"/>
        </w:rPr>
        <w:fldChar w:fldCharType="end"/>
      </w:r>
      <w:r w:rsidRPr="0092212C">
        <w:rPr>
          <w:sz w:val="22"/>
          <w:szCs w:val="22"/>
        </w:rPr>
        <w:t xml:space="preserve">, gas </w:t>
      </w:r>
      <w:r w:rsidRPr="0092212C">
        <w:rPr>
          <w:sz w:val="22"/>
          <w:szCs w:val="22"/>
        </w:rPr>
        <w:fldChar w:fldCharType="begin" w:fldLock="1"/>
      </w:r>
      <w:r w:rsidRPr="0092212C">
        <w:rPr>
          <w:sz w:val="22"/>
          <w:szCs w:val="22"/>
        </w:rPr>
        <w:instrText>ADDIN CSL_CITATION {"citationItems":[{"id":"ITEM-1","itemData":{"DOI":"10.1515/amm-2016-0178","ISSN":"17333490","abstract":"This paper presents a comparison of the deformations and residual stresses in gear wheels after vacuum carburizing process with quenching in high-pressure nitrogen and oil. The comparison was made on a medium-sized gear wheels, made of AMS6265 (AISI 9310) steel. This steel is applied in the aerospace industry for gears. The study has provided grounds for an assessment of the effect of the method of quenching on the size of deformations. Compared to oil quenching, high-pressure gas quenching following vacuum carburizing resulted in more uniform and smaller deformations.","author":[{"dropping-particle":"","family":"Dybowski","given":"K.","non-dropping-particle":"","parse-names":false,"suffix":""},{"dropping-particle":"","family":"Sawicki","given":"J.","non-dropping-particle":"","parse-names":false,"suffix":""},{"dropping-particle":"","family":"Kula","given":"P.","non-dropping-particle":"","parse-names":false,"suffix":""},{"dropping-particle":"","family":"Januszewicz","given":"B.","non-dropping-particle":"","parse-names":false,"suffix":""},{"dropping-particle":"","family":"Atraszkiewicz","given":"R.","non-dropping-particle":"","parse-names":false,"suffix":""},{"dropping-particle":"","family":"Lipa","given":"S.","non-dropping-particle":"","parse-names":false,"suffix":""}],"container-title":"Archives of Metallurgy and Materials","id":"ITEM-1","issue":"2B","issued":{"date-parts":[["2016"]]},"page":"1057-1062","title":"The effect of the quenching method on the deformations size of gear wheels after vacuum carburizing","type":"article-journal","volume":"61"},"uris":["http://www.mendeley.com/documents/?uuid=25e122a6-87d7-4af3-8978-05e502ec0578"]},{"id":"ITEM-2","itemData":{"DOI":"10.1088/1757-899X/743/1/012048","ISSN":"1757899X","abstract":"The quenching process is related to the internal-stress phenomena, resulting in geometric changes (distortions). In this paper, the impact of hardening temperature on the quenching distortions occurring during low-pressure carburizing with gas quenching using the individual quenching method was analyzed. The reference elements were subjected to carburizing at 980°C, followed by gas quenching at temperatures of 860°C, 920°C and 980°C. The geometrical measurements of the elements were made before and after the chemical treatment and the size of the quenching distortions of their geometrical parameters was determined: External and internal diameters as well as ring thickness. The study examined whether there is a statistically significant difference between the geometrical dimensions of the elements before and after the thermo-chemical treatment for the elements in three temperature groups. It was shown that for the ring thickness parameter there are no significant differences between the groups of elements before and after heat treatment for the temperature 980°C, while for the temperature 860°C and 920°C these changes are significant. However, for external diameter bottom, there is always a difference regardless of temperature. For the single piece-flow vacuum carburizing with gas quenching using the individual quenching method, it is advisable to use the highest possible quenching temperatures to reduce quenching distortions.","author":[{"dropping-particle":"","family":"Wołowiec-Korecka","given":"E.","non-dropping-particle":"","parse-names":false,"suffix":""},{"dropping-particle":"","family":"Zgórniak","given":"P.","non-dropping-particle":"","parse-names":false,"suffix":""},{"dropping-particle":"","family":"Brewka","given":"A.","non-dropping-particle":"","parse-names":false,"suffix":""},{"dropping-particle":"","family":"Krupanek","given":"K.","non-dropping-particle":"","parse-names":false,"suffix":""}],"container-title":"IOP Conference Series: Materials Science and Engineering","id":"ITEM-2","issue":"1","issued":{"date-parts":[["2020"]]},"title":"Influence of quenching temperature of the individual quenching method on the geometrical dimensions of the elements","type":"article-journal","volume":"743"},"uris":["http://www.mendeley.com/documents/?uuid=49d6206e-c3e6-44f3-bd1f-8a788a6b56a2"]}],"mendeley":{"formattedCitation":"[17], [19]","plainTextFormattedCitation":"[17], [19]","previouslyFormattedCitation":"[17], [19]"},"properties":{"noteIndex":0},"schema":"https://github.com/citation-style-language/schema/raw/master/csl-citation.json"}</w:instrText>
      </w:r>
      <w:r w:rsidRPr="0092212C">
        <w:rPr>
          <w:sz w:val="22"/>
          <w:szCs w:val="22"/>
        </w:rPr>
        <w:fldChar w:fldCharType="separate"/>
      </w:r>
      <w:r w:rsidRPr="0092212C">
        <w:rPr>
          <w:noProof/>
          <w:sz w:val="22"/>
          <w:szCs w:val="22"/>
        </w:rPr>
        <w:t>[17], [19]</w:t>
      </w:r>
      <w:r w:rsidRPr="0092212C">
        <w:rPr>
          <w:sz w:val="22"/>
          <w:szCs w:val="22"/>
        </w:rPr>
        <w:fldChar w:fldCharType="end"/>
      </w:r>
      <w:r w:rsidRPr="0092212C">
        <w:rPr>
          <w:sz w:val="22"/>
          <w:szCs w:val="22"/>
        </w:rPr>
        <w:t xml:space="preserve">, polymer </w:t>
      </w:r>
      <w:r w:rsidRPr="0092212C">
        <w:rPr>
          <w:sz w:val="22"/>
          <w:szCs w:val="22"/>
        </w:rPr>
        <w:fldChar w:fldCharType="begin" w:fldLock="1"/>
      </w:r>
      <w:r w:rsidRPr="0092212C">
        <w:rPr>
          <w:sz w:val="22"/>
          <w:szCs w:val="22"/>
        </w:rPr>
        <w:instrText>ADDIN CSL_CITATION {"citationItems":[{"id":"ITEM-1","itemData":{"abstract":"Flame hardening is a process which is used for surface hardening of components, generally in selected areas by using high intensity flame for a short period immediately followed by quenching. Water is used as the quenching media. Usually oxygen-acetylene gas is used as fuel. The effects of hardening and heating can be localized and the depth up to which the hardening is required is controlled. It improves the mechanical properties of the material such as wear resistance, hardness, fatigue strength etc. The important parameters which affect flame hardening process are flame head design, standoff distance between the component and flame head, composition of the material being heat treated, temperature at which the process is being carried out, time duration or traverse speed of the burner head. The movement of burner head over the component can be single shot or multiple movements depending on the hardness to be imparted on the components.","author":[{"dropping-particle":"","family":"Sabarinath L., Mahesh","given":"K.S.","non-dropping-particle":"","parse-names":false,"suffix":""}],"container-title":"International Journal of Advances in Scientific Research and Engineering","id":"ITEM-1","issue":"7","issued":{"date-parts":[["2016"]]},"page":"1-7","title":"Effect of Flame Hardening and Various Quenching Medium on the Mechanical and Metallurgical Properties of Grey Cast Iron Lathe Bed","type":"article-journal","volume":"2"},"uris":["http://www.mendeley.com/documents/?uuid=a2e2a495-0d84-4e64-a3ce-a5bb6287e859"]}],"mendeley":{"formattedCitation":"[2]","plainTextFormattedCitation":"[2]","previouslyFormattedCitation":"[2]"},"properties":{"noteIndex":0},"schema":"https://github.com/citation-style-language/schema/raw/master/csl-citation.json"}</w:instrText>
      </w:r>
      <w:r w:rsidRPr="0092212C">
        <w:rPr>
          <w:sz w:val="22"/>
          <w:szCs w:val="22"/>
        </w:rPr>
        <w:fldChar w:fldCharType="separate"/>
      </w:r>
      <w:r w:rsidRPr="0092212C">
        <w:rPr>
          <w:noProof/>
          <w:sz w:val="22"/>
          <w:szCs w:val="22"/>
        </w:rPr>
        <w:t>[2]</w:t>
      </w:r>
      <w:r w:rsidRPr="0092212C">
        <w:rPr>
          <w:sz w:val="22"/>
          <w:szCs w:val="22"/>
        </w:rPr>
        <w:fldChar w:fldCharType="end"/>
      </w:r>
      <w:r w:rsidRPr="0092212C">
        <w:rPr>
          <w:sz w:val="22"/>
          <w:szCs w:val="22"/>
        </w:rPr>
        <w:t xml:space="preserve">, sherol </w:t>
      </w:r>
      <w:r w:rsidRPr="0092212C">
        <w:rPr>
          <w:sz w:val="22"/>
          <w:szCs w:val="22"/>
        </w:rPr>
        <w:fldChar w:fldCharType="begin" w:fldLock="1"/>
      </w:r>
      <w:r w:rsidRPr="0092212C">
        <w:rPr>
          <w:sz w:val="22"/>
          <w:szCs w:val="22"/>
        </w:rPr>
        <w:instrText>ADDIN CSL_CITATION {"citationItems":[{"id":"ITEM-1","itemData":{"abstract":"Flame hardening is a process which is used for surface hardening of components, generally in selected areas by using high intensity flame for a short period immediately followed by quenching. Water is used as the quenching media. Usually oxygen-acetylene gas is used as fuel. The effects of hardening and heating can be localized and the depth up to which the hardening is required is controlled. It improves the mechanical properties of the material such as wear resistance, hardness, fatigue strength etc. The important parameters which affect flame hardening process are flame head design, standoff distance between the component and flame head, composition of the material being heat treated, temperature at which the process is being carried out, time duration or traverse speed of the burner head. The movement of burner head over the component can be single shot or multiple movements depending on the hardness to be imparted on the components.","author":[{"dropping-particle":"","family":"Sabarinath L., Mahesh","given":"K.S.","non-dropping-particle":"","parse-names":false,"suffix":""}],"container-title":"International Journal of Advances in Scientific Research and Engineering","id":"ITEM-1","issue":"7","issued":{"date-parts":[["2016"]]},"page":"1-7","title":"Effect of Flame Hardening and Various Quenching Medium on the Mechanical and Metallurgical Properties of Grey Cast Iron Lathe Bed","type":"article-journal","volume":"2"},"uris":["http://www.mendeley.com/documents/?uuid=a2e2a495-0d84-4e64-a3ce-a5bb6287e859"]}],"mendeley":{"formattedCitation":"[2]","plainTextFormattedCitation":"[2]","previouslyFormattedCitation":"[2]"},"properties":{"noteIndex":0},"schema":"https://github.com/citation-style-language/schema/raw/master/csl-citation.json"}</w:instrText>
      </w:r>
      <w:r w:rsidRPr="0092212C">
        <w:rPr>
          <w:sz w:val="22"/>
          <w:szCs w:val="22"/>
        </w:rPr>
        <w:fldChar w:fldCharType="separate"/>
      </w:r>
      <w:r w:rsidRPr="0092212C">
        <w:rPr>
          <w:noProof/>
          <w:sz w:val="22"/>
          <w:szCs w:val="22"/>
        </w:rPr>
        <w:t>[2]</w:t>
      </w:r>
      <w:r w:rsidRPr="0092212C">
        <w:rPr>
          <w:sz w:val="22"/>
          <w:szCs w:val="22"/>
        </w:rPr>
        <w:fldChar w:fldCharType="end"/>
      </w:r>
      <w:r w:rsidRPr="0092212C">
        <w:rPr>
          <w:sz w:val="22"/>
          <w:szCs w:val="22"/>
        </w:rPr>
        <w:t xml:space="preserve">, aqueous 20% polymer solution </w:t>
      </w:r>
      <w:r w:rsidRPr="0092212C">
        <w:rPr>
          <w:sz w:val="22"/>
          <w:szCs w:val="22"/>
        </w:rPr>
        <w:fldChar w:fldCharType="begin" w:fldLock="1"/>
      </w:r>
      <w:r w:rsidRPr="0092212C">
        <w:rPr>
          <w:sz w:val="22"/>
          <w:szCs w:val="22"/>
        </w:rPr>
        <w:instrText>ADDIN CSL_CITATION {"citationItems":[{"id":"ITEM-1","itemData":{"abstract":"In recent years aluminum alloy based metal matrix composites are gaining importance in several aerospace and automobile applications. Aluminum 6061 which has excellent mechanical properties, good formability and wide applications in industrial sector has been used as matrix material.TiO2 which possess high hardness, modulus and corrosion resistance has been chosen as the reinforcement. In the present investigation Al6061-TiO2 composites were fabricated by the stir casting route with the percentage of TiO2 kept constant at 10 wt % .The specimens have been subjected to solutionizing heat treatment in a muffle furnace at a temperature of 530oc for 1.5 hrs followed by quenching in different media i.e. air, water, aqueous polymer solution and ice. Hardness and tensile tests were conducted on the as cast and heat treated Al 6061-TiO2 composites. It was observed that the quenching has significant effect on hardness and tensile strength, exhibiting significant improvement as compared to as cast composites.","author":[{"dropping-particle":"","family":"Sarada","given":"B N","non-dropping-particle":"","parse-names":false,"suffix":""},{"dropping-particle":"","family":"Murthy","given":"P.L. Srinivasa","non-dropping-particle":"","parse-names":false,"suffix":""},{"dropping-particle":"","family":"Ramani","given":"Swapnil","non-dropping-particle":"","parse-names":false,"suffix":""}],"container-title":"International Journal of Current Engineering and Scientific Research (IJCESR)","id":"ITEM-1","issue":"5","issued":{"date-parts":[["2016"]]},"page":"2394-0697","title":"Effect of Quenching Media on the Mechanical Properties of Al6061-TiO2 Metal Matrix Composites","type":"article-journal","volume":"3"},"uris":["http://www.mendeley.com/documents/?uuid=2ed88812-b1cf-444c-999b-5ef090ec2979"]}],"mendeley":{"formattedCitation":"[11]","plainTextFormattedCitation":"[11]","previouslyFormattedCitation":"[11]"},"properties":{"noteIndex":0},"schema":"https://github.com/citation-style-language/schema/raw/master/csl-citation.json"}</w:instrText>
      </w:r>
      <w:r w:rsidRPr="0092212C">
        <w:rPr>
          <w:sz w:val="22"/>
          <w:szCs w:val="22"/>
        </w:rPr>
        <w:fldChar w:fldCharType="separate"/>
      </w:r>
      <w:r w:rsidRPr="0092212C">
        <w:rPr>
          <w:noProof/>
          <w:sz w:val="22"/>
          <w:szCs w:val="22"/>
        </w:rPr>
        <w:t>[11]</w:t>
      </w:r>
      <w:r w:rsidRPr="0092212C">
        <w:rPr>
          <w:sz w:val="22"/>
          <w:szCs w:val="22"/>
        </w:rPr>
        <w:fldChar w:fldCharType="end"/>
      </w:r>
      <w:r w:rsidRPr="0092212C">
        <w:rPr>
          <w:sz w:val="22"/>
          <w:szCs w:val="22"/>
        </w:rPr>
        <w:t xml:space="preserve">, salt solution </w:t>
      </w:r>
      <w:r w:rsidRPr="0092212C">
        <w:rPr>
          <w:sz w:val="22"/>
          <w:szCs w:val="22"/>
        </w:rPr>
        <w:fldChar w:fldCharType="begin" w:fldLock="1"/>
      </w:r>
      <w:r w:rsidRPr="0092212C">
        <w:rPr>
          <w:sz w:val="22"/>
          <w:szCs w:val="22"/>
        </w:rPr>
        <w:instrText>ADDIN CSL_CITATION {"citationItems":[{"id":"ITEM-1","itemData":{"DOI":"10.1016/j.rineng.2020.100105","ISSN":"25901230","abstract":"Aluminium based composite or well known as Aluminium Matrix Composites (AMC) can be improved in terms of mechanical properties with heat treatment. The quenching process parameters such as cooling rate, cooling agent and cooling temperature are predicted to affect the mechanical properties of the AMC. This study presents the results of a series of laboratory experiment to observe hardness ability of the Al6061–Al2O3 composites subjected to quenching agent and particle surface treatment. There are 3 variations of quenching agent and 2 types of reinforcement particle treatment. The quenching agent using water, oil, salt solution (brine), and 0% and 10% weight fraction of Al2O3 reinforcement. The hardness testing is conducted to the Rockwell B scale according to regulation of ASTM E−18. Obtained results indicated that the biggest distortion occurred as influences of quenching brine agent on each variation. The hardness of the 10E specimens (with treatment of Electroless Coating) is higher than the 10 N specimens (with treatment of Non-Electroless Coating). Based on this finding, it can be concluded that quenching agent and electroless coating treatment explicitly affected the hardness of Al6061–Al2O3 composites.","author":[{"dropping-particle":"","family":"Akbar","given":"Hammar Ilham","non-dropping-particle":"","parse-names":false,"suffix":""},{"dropping-particle":"","family":"Surojo","given":"Eko","non-dropping-particle":"","parse-names":false,"suffix":""},{"dropping-particle":"","family":"Ariawan","given":"Dody","non-dropping-particle":"","parse-names":false,"suffix":""},{"dropping-particle":"","family":"Prabowo","given":"Aditya Rio","non-dropping-particle":"","parse-names":false,"suffix":""}],"container-title":"Results in Engineering","id":"ITEM-1","issue":"February","issued":{"date-parts":[["2020"]]},"page":"100105","publisher":"Elsevier Ltd","title":"Experimental study of quenching agents on Al6061–Al2O3 composite: Effects of quenching treatment to microstructure and hardness characteristics","type":"article-journal","volume":"6"},"uris":["http://www.mendeley.com/documents/?uuid=b46f3e9a-dd30-499a-9ffa-6ddf2c88fabe"]},{"id":"ITEM-2","itemData":{"DOI":"10.26480/jmerd.03.2019.81.83","ISSN":"10241752","abstract":"In this work, the mechanical properties of AISI 1018 low carbon steel after been treated by different quenching media (water, boiling water, boiling salt water, ice water, ice salt water) were evaluated. The microstructure of the specimen was examined by using optical microscopy (OM), while the mechanical properties were evaluated by using tensile test and hardness test. The results of this investigation showed that improving in mechanical properties such as yield strength about 580 MPa, ultimate tensile strength about 680MPa and Vickers hardness about 263.03Hv for the specimen quenching by ice water, and the hardness for ice salt water 290.8 Hv. For ice salt water quenching media, the formation of martensite phase more than another quenching media, this is revealed obviously by microstructure examination. Also retained austenite exists in as a secondary phase as a result of very fast cooling for ice salt water quenching media.","author":[{"dropping-particle":"","family":"Mosa","given":"Sarah Jalal","non-dropping-particle":"","parse-names":false,"suffix":""}],"container-title":"Journal of Mechanical Engineering Research and Developments","id":"ITEM-2","issue":"3","issued":{"date-parts":[["2019"]]},"page":"81-83","title":"Effect of different quenching media on mechanical properties of AISI 1018 low carbon steel","type":"article-journal","volume":"42"},"uris":["http://www.mendeley.com/documents/?uuid=856022d2-12b6-4123-8309-52884a7368c8"]}],"mendeley":{"formattedCitation":"[13], [14]","plainTextFormattedCitation":"[13], [14]","previouslyFormattedCitation":"[13], [14]"},"properties":{"noteIndex":0},"schema":"https://github.com/citation-style-language/schema/raw/master/csl-citation.json"}</w:instrText>
      </w:r>
      <w:r w:rsidRPr="0092212C">
        <w:rPr>
          <w:sz w:val="22"/>
          <w:szCs w:val="22"/>
        </w:rPr>
        <w:fldChar w:fldCharType="separate"/>
      </w:r>
      <w:r w:rsidRPr="0092212C">
        <w:rPr>
          <w:noProof/>
          <w:sz w:val="22"/>
          <w:szCs w:val="22"/>
        </w:rPr>
        <w:t>[13-14]</w:t>
      </w:r>
      <w:r w:rsidRPr="0092212C">
        <w:rPr>
          <w:sz w:val="22"/>
          <w:szCs w:val="22"/>
        </w:rPr>
        <w:fldChar w:fldCharType="end"/>
      </w:r>
      <w:r w:rsidRPr="0092212C">
        <w:rPr>
          <w:sz w:val="22"/>
          <w:szCs w:val="22"/>
        </w:rPr>
        <w:t>.</w:t>
      </w:r>
    </w:p>
    <w:p w14:paraId="5229E3A1" w14:textId="77777777" w:rsidR="00BE61C1" w:rsidRDefault="00BE61C1" w:rsidP="00BE61C1">
      <w:pPr>
        <w:pStyle w:val="BodyText"/>
        <w:spacing w:line="276" w:lineRule="auto"/>
        <w:rPr>
          <w:sz w:val="22"/>
          <w:szCs w:val="22"/>
        </w:rPr>
      </w:pPr>
      <w:r w:rsidRPr="0092212C">
        <w:rPr>
          <w:sz w:val="22"/>
          <w:szCs w:val="22"/>
        </w:rPr>
        <w:t>The medium carbon steel undergoes annealing at 900</w:t>
      </w:r>
      <w:r w:rsidRPr="0092212C">
        <w:rPr>
          <w:sz w:val="22"/>
          <w:szCs w:val="22"/>
          <w:vertAlign w:val="superscript"/>
        </w:rPr>
        <w:t>0</w:t>
      </w:r>
      <w:r w:rsidRPr="0092212C">
        <w:rPr>
          <w:sz w:val="22"/>
          <w:szCs w:val="22"/>
        </w:rPr>
        <w:t xml:space="preserve">C for 1 hour, followed by cooling with water and air to give different hardness. Water-cooled samples had a higher material hardness when compared to air-cooled. However, after tempering treatment, the hardness and toughness of the material decreased </w:t>
      </w:r>
      <w:r w:rsidRPr="0092212C">
        <w:rPr>
          <w:sz w:val="22"/>
          <w:szCs w:val="22"/>
        </w:rPr>
        <w:fldChar w:fldCharType="begin" w:fldLock="1"/>
      </w:r>
      <w:r w:rsidRPr="0092212C">
        <w:rPr>
          <w:sz w:val="22"/>
          <w:szCs w:val="22"/>
        </w:rPr>
        <w:instrText>ADDIN CSL_CITATION {"citationItems":[{"id":"ITEM-1","itemData":{"DOI":"10.1088/1757-899X/114/1/012108","author":[{"dropping-particle":"","family":"Ismail","given":"Noor Mazni","non-dropping-particle":"","parse-names":false,"suffix":""},{"dropping-particle":"","family":"Khatif","given":"Nurul Aida Amir","non-dropping-particle":"","parse-names":false,"suffix":""},{"dropping-particle":"","family":"Kecik","given":"Mohamad Aliff Kamil Awang","non-dropping-particle":"","parse-names":false,"suffix":""},{"dropping-particle":"","family":"Shaharudin","given":"Mohd Ali Hanafiah","non-dropping-particle":"","parse-names":false,"suffix":""}],"container-title":"IOP Conf. Series: Materials Science and Engineering","id":"ITEM-1","issue":"012108","issued":{"date-parts":[["2016"]]},"page":"1-4","title":"The Effect of Heat Treatment on the Hardness and Impact Properties of Medium Carbon Steel","type":"article-journal","volume":"114"},"uris":["http://www.mendeley.com/documents/?uuid=516510de-1886-4fd9-955e-cd7acdb0f3a6"]}],"mendeley":{"formattedCitation":"[20]","plainTextFormattedCitation":"[20]","previouslyFormattedCitation":"[20]"},"properties":{"noteIndex":0},"schema":"https://github.com/citation-style-language/schema/raw/master/csl-citation.json"}</w:instrText>
      </w:r>
      <w:r w:rsidRPr="0092212C">
        <w:rPr>
          <w:sz w:val="22"/>
          <w:szCs w:val="22"/>
        </w:rPr>
        <w:fldChar w:fldCharType="separate"/>
      </w:r>
      <w:r w:rsidRPr="0092212C">
        <w:rPr>
          <w:noProof/>
          <w:sz w:val="22"/>
          <w:szCs w:val="22"/>
        </w:rPr>
        <w:t>[20]</w:t>
      </w:r>
      <w:r w:rsidRPr="0092212C">
        <w:rPr>
          <w:sz w:val="22"/>
          <w:szCs w:val="22"/>
        </w:rPr>
        <w:fldChar w:fldCharType="end"/>
      </w:r>
      <w:r w:rsidRPr="0092212C">
        <w:rPr>
          <w:sz w:val="22"/>
          <w:szCs w:val="22"/>
        </w:rPr>
        <w:t>. SA508-3 steel is heated at 950</w:t>
      </w:r>
      <w:r w:rsidRPr="0092212C">
        <w:rPr>
          <w:sz w:val="22"/>
          <w:szCs w:val="22"/>
          <w:vertAlign w:val="superscript"/>
        </w:rPr>
        <w:t>0</w:t>
      </w:r>
      <w:r w:rsidRPr="0092212C">
        <w:rPr>
          <w:sz w:val="22"/>
          <w:szCs w:val="22"/>
        </w:rPr>
        <w:t xml:space="preserve">C and </w:t>
      </w:r>
      <w:proofErr w:type="spellStart"/>
      <w:r w:rsidRPr="0092212C">
        <w:rPr>
          <w:sz w:val="22"/>
          <w:szCs w:val="22"/>
        </w:rPr>
        <w:t>austenized</w:t>
      </w:r>
      <w:proofErr w:type="spellEnd"/>
      <w:r w:rsidRPr="0092212C">
        <w:rPr>
          <w:sz w:val="22"/>
          <w:szCs w:val="22"/>
        </w:rPr>
        <w:t xml:space="preserve"> at 880</w:t>
      </w:r>
      <w:r w:rsidRPr="0092212C">
        <w:rPr>
          <w:sz w:val="22"/>
          <w:szCs w:val="22"/>
          <w:vertAlign w:val="superscript"/>
        </w:rPr>
        <w:t>0</w:t>
      </w:r>
      <w:r w:rsidRPr="0092212C">
        <w:rPr>
          <w:sz w:val="22"/>
          <w:szCs w:val="22"/>
        </w:rPr>
        <w:t xml:space="preserve">C for 6 hours, followed by water, oil, and air cooling. This research shows that water and oil cooling media give the characteristics of SA-508-3 steel with a tempered martensitic structure </w:t>
      </w:r>
      <w:r w:rsidRPr="0092212C">
        <w:rPr>
          <w:sz w:val="22"/>
          <w:szCs w:val="22"/>
        </w:rPr>
        <w:fldChar w:fldCharType="begin" w:fldLock="1"/>
      </w:r>
      <w:r w:rsidRPr="0092212C">
        <w:rPr>
          <w:sz w:val="22"/>
          <w:szCs w:val="22"/>
        </w:rPr>
        <w:instrText>ADDIN CSL_CITATION {"citationItems":[{"id":"ITEM-1","itemData":{"DOI":"10.4028/www.scientific.net/AMR.311-313.974","ISBN":"9783037852149","ISSN":"10226680","abstract":"Three different quenching media (water, oil and air) were used to compare the effect of cooling rate on the microstructure and mechanical properties of SA508-3 steel. The result has demonstrated that the microstructure for water-quenched specimen is the mixture of martensite and lower bainite, for oil-quenched specimen is the mixture of upper bainite,lower bainite and a little martensite, while for air-cooled specimen is mostly granular bainite. The product of water and oil Q&amp;T was tempered martensite with qualified mechanical properties. The air-cooled granular bainite was translated to massive and allotriomorphic ferrite during tempering, which had poor mechanical properties. To avoid the formation of granular bainite, it is necessary to increase the cooling rate to above 5°C/s. © (2011) Trans Tech Publications, Switzerland.","author":[{"dropping-particle":"","family":"Hao","given":"Luhan","non-dropping-particle":"","parse-names":false,"suffix":""},{"dropping-particle":"","family":"Sun","given":"Mingyue","non-dropping-particle":"","parse-names":false,"suffix":""},{"dropping-particle":"","family":"Li","given":"Dianzhong","non-dropping-particle":"","parse-names":false,"suffix":""}],"container-title":"Advanced Materials Research","id":"ITEM-1","issued":{"date-parts":[["2011"]]},"page":"974-977","title":"The effect of quenching media on the microstructure and mechanical properties of SA508-3 steel","type":"article-journal","volume":"311-313"},"uris":["http://www.mendeley.com/documents/?uuid=f69250ba-f9c2-481d-9f72-a722ec995e40"]}],"mendeley":{"formattedCitation":"[8]","plainTextFormattedCitation":"[8]","previouslyFormattedCitation":"[8]"},"properties":{"noteIndex":0},"schema":"https://github.com/citation-style-language/schema/raw/master/csl-citation.json"}</w:instrText>
      </w:r>
      <w:r w:rsidRPr="0092212C">
        <w:rPr>
          <w:sz w:val="22"/>
          <w:szCs w:val="22"/>
        </w:rPr>
        <w:fldChar w:fldCharType="separate"/>
      </w:r>
      <w:r w:rsidRPr="0092212C">
        <w:rPr>
          <w:noProof/>
          <w:sz w:val="22"/>
          <w:szCs w:val="22"/>
        </w:rPr>
        <w:t>[8]</w:t>
      </w:r>
      <w:r w:rsidRPr="0092212C">
        <w:rPr>
          <w:sz w:val="22"/>
          <w:szCs w:val="22"/>
        </w:rPr>
        <w:fldChar w:fldCharType="end"/>
      </w:r>
      <w:r w:rsidRPr="0092212C">
        <w:rPr>
          <w:sz w:val="22"/>
          <w:szCs w:val="22"/>
        </w:rPr>
        <w:t>.</w:t>
      </w:r>
    </w:p>
    <w:p w14:paraId="2C0E7766" w14:textId="77777777" w:rsidR="00BE61C1" w:rsidRDefault="00BE61C1" w:rsidP="00BE61C1">
      <w:pPr>
        <w:pStyle w:val="BodyText"/>
        <w:spacing w:line="276" w:lineRule="auto"/>
        <w:rPr>
          <w:sz w:val="22"/>
          <w:szCs w:val="22"/>
        </w:rPr>
      </w:pPr>
      <w:r w:rsidRPr="0092212C">
        <w:rPr>
          <w:sz w:val="22"/>
          <w:szCs w:val="22"/>
        </w:rPr>
        <w:t>Flame hardening at 1000</w:t>
      </w:r>
      <w:r w:rsidRPr="0092212C">
        <w:rPr>
          <w:sz w:val="22"/>
          <w:szCs w:val="22"/>
          <w:vertAlign w:val="superscript"/>
        </w:rPr>
        <w:t>0</w:t>
      </w:r>
      <w:r w:rsidRPr="0092212C">
        <w:rPr>
          <w:sz w:val="22"/>
          <w:szCs w:val="22"/>
        </w:rPr>
        <w:t xml:space="preserve">C can increase the hardness and wear resistance of gray cast iron </w:t>
      </w:r>
      <w:r w:rsidRPr="0092212C">
        <w:rPr>
          <w:sz w:val="22"/>
          <w:szCs w:val="22"/>
        </w:rPr>
        <w:fldChar w:fldCharType="begin" w:fldLock="1"/>
      </w:r>
      <w:r w:rsidRPr="0092212C">
        <w:rPr>
          <w:sz w:val="22"/>
          <w:szCs w:val="22"/>
        </w:rPr>
        <w:instrText>ADDIN CSL_CITATION {"citationItems":[{"id":"ITEM-1","itemData":{"abstract":"Flame hardening is a process which is used for surface hardening of components, generally in selected areas by using high intensity flame for a short period immediately followed by quenching. Water is used as the quenching media. Usually oxygen-acetylene gas is used as fuel. The effects of hardening and heating can be localized and the depth up to which the hardening is required is controlled. It improves the mechanical properties of the material such as wear resistance, hardness, fatigue strength etc. The important parameters which affect flame hardening process are flame head design, standoff distance between the component and flame head, composition of the material being heat treated, temperature at which the process is being carried out, time duration or traverse speed of the burner head. The movement of burner head over the component can be single shot or multiple movements depending on the hardness to be imparted on the components.","author":[{"dropping-particle":"","family":"Sabarinath L., Mahesh","given":"K.S.","non-dropping-particle":"","parse-names":false,"suffix":""}],"container-title":"International Journal of Advances in Scientific Research and Engineering","id":"ITEM-1","issue":"7","issued":{"date-parts":[["2016"]]},"page":"1-7","title":"Effect of Flame Hardening and Various Quenching Medium on the Mechanical and Metallurgical Properties of Grey Cast Iron Lathe Bed","type":"article-journal","volume":"2"},"uris":["http://www.mendeley.com/documents/?uuid=a2e2a495-0d84-4e64-a3ce-a5bb6287e859"]}],"mendeley":{"formattedCitation":"[2]","plainTextFormattedCitation":"[2]","previouslyFormattedCitation":"[2]"},"properties":{"noteIndex":0},"schema":"https://github.com/citation-style-language/schema/raw/master/csl-citation.json"}</w:instrText>
      </w:r>
      <w:r w:rsidRPr="0092212C">
        <w:rPr>
          <w:sz w:val="22"/>
          <w:szCs w:val="22"/>
        </w:rPr>
        <w:fldChar w:fldCharType="separate"/>
      </w:r>
      <w:r w:rsidRPr="0092212C">
        <w:rPr>
          <w:noProof/>
          <w:sz w:val="22"/>
          <w:szCs w:val="22"/>
        </w:rPr>
        <w:t>[2]</w:t>
      </w:r>
      <w:r w:rsidRPr="0092212C">
        <w:rPr>
          <w:sz w:val="22"/>
          <w:szCs w:val="22"/>
        </w:rPr>
        <w:fldChar w:fldCharType="end"/>
      </w:r>
      <w:r w:rsidRPr="0092212C">
        <w:rPr>
          <w:sz w:val="22"/>
          <w:szCs w:val="22"/>
        </w:rPr>
        <w:t xml:space="preserve">. Heat treatment of NST 37-2 steel could increase tensile strength, yield strength, and hardness due to plastic deformation, while the ductility and impact strength decrease due to the effect of strain hardening </w:t>
      </w:r>
      <w:r w:rsidRPr="0092212C">
        <w:rPr>
          <w:sz w:val="22"/>
          <w:szCs w:val="22"/>
        </w:rPr>
        <w:fldChar w:fldCharType="begin" w:fldLock="1"/>
      </w:r>
      <w:r w:rsidRPr="0092212C">
        <w:rPr>
          <w:sz w:val="22"/>
          <w:szCs w:val="22"/>
        </w:rPr>
        <w:instrText>ADDIN CSL_CITATION {"citationItems":[{"id":"ITEM-1","itemData":{"DOI":"10.4236/jmmce.2011.103020","ISSN":"2327-4077","abstract":"Engineering materials, mostly steel, are heat treated under controlled sequence of heating and cooling to alter their physical and mechanical properties to meet desired engineering applications. In this study, the effect of heat treatment (annealing, normalising, hardening, and tempering) on the microstructure and some selected mechanical properties of NST 37-2 steel were studied. Sample of steel was purchased from local market and the spectrometry analysis was carried out. The steel samples were heat treated in an electric furnace at different temperature levels and holding times; and then cooled in different media. The mechanical properties (tensile yield strength, ultimate tensile strength, Young's modulus, percentage reduction, percentage elongation, toughness and hardness) of the treated and untreated samples were determined using standard methods and the microstructure of the samples was examined using metallographic microscope equipped with camera. Results showed that the mechanical properties of NST 37-2 steel can be changed and improved by various heat treatments for a particular application. It was also found that the annealed samples with mainly ferrite structure gave the lowest tensile strength and hardness value and highest ductility and toughness value while hardened sample which comprise martensite gave the highest tensile strength and hardness value and lowest ductility and toughness value.","author":[{"dropping-particle":"","family":"Fadare","given":"D. A.","non-dropping-particle":"","parse-names":false,"suffix":""},{"dropping-particle":"","family":"Fadara","given":"T. G.","non-dropping-particle":"","parse-names":false,"suffix":""},{"dropping-particle":"","family":"Akanbi","given":"O. Y.","non-dropping-particle":"","parse-names":false,"suffix":""}],"container-title":"Journal of Minerals and Materials Characterization and Engineering","id":"ITEM-1","issue":"03","issued":{"date-parts":[["2011"]]},"page":"299-308","title":"Effect of Heat Treatment on Mechanical Properties and Microstructure of NST 37-2 Steel","type":"article-journal","volume":"10"},"uris":["http://www.mendeley.com/documents/?uuid=b61d3a24-7542-4116-9b79-28119111b632"]}],"mendeley":{"formattedCitation":"[10]","plainTextFormattedCitation":"[10]","previouslyFormattedCitation":"[10]"},"properties":{"noteIndex":0},"schema":"https://github.com/citation-style-language/schema/raw/master/csl-citation.json"}</w:instrText>
      </w:r>
      <w:r w:rsidRPr="0092212C">
        <w:rPr>
          <w:sz w:val="22"/>
          <w:szCs w:val="22"/>
        </w:rPr>
        <w:fldChar w:fldCharType="separate"/>
      </w:r>
      <w:r w:rsidRPr="0092212C">
        <w:rPr>
          <w:noProof/>
          <w:sz w:val="22"/>
          <w:szCs w:val="22"/>
        </w:rPr>
        <w:t>[10]</w:t>
      </w:r>
      <w:r w:rsidRPr="0092212C">
        <w:rPr>
          <w:sz w:val="22"/>
          <w:szCs w:val="22"/>
        </w:rPr>
        <w:fldChar w:fldCharType="end"/>
      </w:r>
      <w:r w:rsidRPr="0092212C">
        <w:rPr>
          <w:sz w:val="22"/>
          <w:szCs w:val="22"/>
        </w:rPr>
        <w:t>. Hardening can increase its strength and hardness. HQ809 steel material heated at 950</w:t>
      </w:r>
      <w:r w:rsidRPr="0092212C">
        <w:rPr>
          <w:sz w:val="22"/>
          <w:szCs w:val="22"/>
          <w:vertAlign w:val="superscript"/>
        </w:rPr>
        <w:t>0</w:t>
      </w:r>
      <w:r w:rsidRPr="0092212C">
        <w:rPr>
          <w:sz w:val="22"/>
          <w:szCs w:val="22"/>
        </w:rPr>
        <w:t xml:space="preserve">C with a holding time of 2 hours and followed by tempering can increase its hardness. The higher the tempering temperature, the impact strength, and specific wear increase, but it does not significantly affect the corrosion rate </w:t>
      </w:r>
      <w:r w:rsidRPr="0092212C">
        <w:rPr>
          <w:sz w:val="22"/>
          <w:szCs w:val="22"/>
        </w:rPr>
        <w:fldChar w:fldCharType="begin" w:fldLock="1"/>
      </w:r>
      <w:r w:rsidRPr="0092212C">
        <w:rPr>
          <w:sz w:val="22"/>
          <w:szCs w:val="22"/>
        </w:rPr>
        <w:instrText>ADDIN CSL_CITATION {"citationItems":[{"id":"ITEM-1","itemData":{"DOI":"10.1109/ICSTC.2018.8528600","ISBN":"9781538658130","abstract":"HQ (High Quality) 809 steel is a HSLA (High Strength Low Alloy) steel and it is equivalent to AISI 4140, JIS SCM440, DIN 42CrMo4. HQ 809 is a chromium molybdenum alloy steel for applications requiring a high tensile strength, good hardenability, ductility, toughness, wear resistance and good fatigue strength. HQ 809 is commonly used for heavy-duty shafts, gears, axles, couplings, pins, bolts, nuts, impellers of centrifugal compressors. The objective of this research is to characterize the effects of heat treatment such as quenching and tempering processes on mechanical properties (hardness, impact energy), specific wear and corrosion rate of HQ 809 steel in 3.5 % NaCI solution. Quenching process has been conducted by heating the samples at the austenite temperature of 950 °C with a soaking time of 2 hours and then these samples were cooled rapidly in oil medium. Tempering processes were done at temperatures of 150, 200, 250, 300, 350, 400, 450, 500, 550 and 600 °C with a holding time of 2 hours. The sample properties such as hardness, impact energy, specific wear and have been characterized by a micro Vickers hardness test, Charpy impact, disk-on-block wear test respectively. Corrosion rate was characterized by potential polarization. All tests were performed at room temperature and test parameter was tempering temperature variations. The results show that the tempering temperature variations generate significant effect on HQ 809 properties. In general, the Vickers microhardness decreases, however, the specific wear and impact energy increase if tempering temperatures of the samples increase. The raw material of HQ 809 has a hardness of 270 VHN (Vickers Hardness Number) and the quenched sample has the highest hardness of 370 VHN. But, tempering temperatures do not have significant effects on the corrosion rate of HQ 809. The tempering temperature of 500 °C produces a more cathodic sample compared to other tempering temperatures.","author":[{"dropping-particle":"","family":"Malau","given":"Viktor","non-dropping-particle":"","parse-names":false,"suffix":""},{"dropping-particle":"","family":"Fauzi","given":"Wildan Ihsan","non-dropping-particle":"","parse-names":false,"suffix":""}],"container-title":"Proceedings - 2018 4th International Conference on Science and Technology, ICST 2018","id":"ITEM-1","issue":"August 2018","issued":{"date-parts":[["2018"]]},"page":"1-6","publisher":"IEEE","title":"Effects of Heat Treatments on Mechanical Properties, Specific Wear and Corrosion Rate of HQ 809 Steel for Machinery Components Application","type":"article-journal","volume":"1"},"uris":["http://www.mendeley.com/documents/?uuid=16f69485-2c52-4468-ace4-22d41d04d4b9"]}],"mendeley":{"formattedCitation":"[21]","plainTextFormattedCitation":"[21]","previouslyFormattedCitation":"[21]"},"properties":{"noteIndex":0},"schema":"https://github.com/citation-style-language/schema/raw/master/csl-citation.json"}</w:instrText>
      </w:r>
      <w:r w:rsidRPr="0092212C">
        <w:rPr>
          <w:sz w:val="22"/>
          <w:szCs w:val="22"/>
        </w:rPr>
        <w:fldChar w:fldCharType="separate"/>
      </w:r>
      <w:r w:rsidRPr="0092212C">
        <w:rPr>
          <w:noProof/>
          <w:sz w:val="22"/>
          <w:szCs w:val="22"/>
        </w:rPr>
        <w:t>[21]</w:t>
      </w:r>
      <w:r w:rsidRPr="0092212C">
        <w:rPr>
          <w:sz w:val="22"/>
          <w:szCs w:val="22"/>
        </w:rPr>
        <w:fldChar w:fldCharType="end"/>
      </w:r>
      <w:r w:rsidRPr="0092212C">
        <w:rPr>
          <w:sz w:val="22"/>
          <w:szCs w:val="22"/>
        </w:rPr>
        <w:t>.</w:t>
      </w:r>
    </w:p>
    <w:p w14:paraId="42074AB6" w14:textId="77777777" w:rsidR="00BE61C1" w:rsidRDefault="00DF607F" w:rsidP="00BE61C1">
      <w:pPr>
        <w:pStyle w:val="BodyText"/>
        <w:spacing w:line="276" w:lineRule="auto"/>
        <w:rPr>
          <w:sz w:val="22"/>
          <w:szCs w:val="22"/>
        </w:rPr>
      </w:pPr>
      <w:r>
        <w:rPr>
          <w:sz w:val="22"/>
          <w:szCs w:val="22"/>
        </w:rPr>
        <w:t>Water, polymers, and s</w:t>
      </w:r>
      <w:r w:rsidR="00BE61C1" w:rsidRPr="0092212C">
        <w:rPr>
          <w:sz w:val="22"/>
          <w:szCs w:val="22"/>
        </w:rPr>
        <w:t xml:space="preserve">herol can also be used as cooling media in heat treatment. A study states that flame hardening followed by polymer cooling can produce a higher hardness than water and sherol. Nevertheless, the material's maximum wears resistance </w:t>
      </w:r>
      <w:r w:rsidR="00BE61C1" w:rsidRPr="0092212C">
        <w:rPr>
          <w:sz w:val="22"/>
          <w:szCs w:val="22"/>
        </w:rPr>
        <w:lastRenderedPageBreak/>
        <w:t xml:space="preserve">can be found in materials with water cooling media followed by polymers and sherol </w:t>
      </w:r>
      <w:r w:rsidR="00BE61C1" w:rsidRPr="0092212C">
        <w:rPr>
          <w:sz w:val="22"/>
          <w:szCs w:val="22"/>
        </w:rPr>
        <w:fldChar w:fldCharType="begin" w:fldLock="1"/>
      </w:r>
      <w:r w:rsidR="00BE61C1" w:rsidRPr="0092212C">
        <w:rPr>
          <w:sz w:val="22"/>
          <w:szCs w:val="22"/>
        </w:rPr>
        <w:instrText>ADDIN CSL_CITATION {"citationItems":[{"id":"ITEM-1","itemData":{"abstract":"Flame hardening is a process which is used for surface hardening of components, generally in selected areas by using high intensity flame for a short period immediately followed by quenching. Water is used as the quenching media. Usually oxygen-acetylene gas is used as fuel. The effects of hardening and heating can be localized and the depth up to which the hardening is required is controlled. It improves the mechanical properties of the material such as wear resistance, hardness, fatigue strength etc. The important parameters which affect flame hardening process are flame head design, standoff distance between the component and flame head, composition of the material being heat treated, temperature at which the process is being carried out, time duration or traverse speed of the burner head. The movement of burner head over the component can be single shot or multiple movements depending on the hardness to be imparted on the components.","author":[{"dropping-particle":"","family":"Sabarinath L., Mahesh","given":"K.S.","non-dropping-particle":"","parse-names":false,"suffix":""}],"container-title":"International Journal of Advances in Scientific Research and Engineering","id":"ITEM-1","issue":"7","issued":{"date-parts":[["2016"]]},"page":"1-7","title":"Effect of Flame Hardening and Various Quenching Medium on the Mechanical and Metallurgical Properties of Grey Cast Iron Lathe Bed","type":"article-journal","volume":"2"},"uris":["http://www.mendeley.com/documents/?uuid=a2e2a495-0d84-4e64-a3ce-a5bb6287e859"]}],"mendeley":{"formattedCitation":"[2]","plainTextFormattedCitation":"[2]","previouslyFormattedCitation":"[2]"},"properties":{"noteIndex":0},"schema":"https://github.com/citation-style-language/schema/raw/master/csl-citation.json"}</w:instrText>
      </w:r>
      <w:r w:rsidR="00BE61C1" w:rsidRPr="0092212C">
        <w:rPr>
          <w:sz w:val="22"/>
          <w:szCs w:val="22"/>
        </w:rPr>
        <w:fldChar w:fldCharType="separate"/>
      </w:r>
      <w:r w:rsidR="00BE61C1" w:rsidRPr="0092212C">
        <w:rPr>
          <w:noProof/>
          <w:sz w:val="22"/>
          <w:szCs w:val="22"/>
        </w:rPr>
        <w:t>[2]</w:t>
      </w:r>
      <w:r w:rsidR="00BE61C1" w:rsidRPr="0092212C">
        <w:rPr>
          <w:sz w:val="22"/>
          <w:szCs w:val="22"/>
        </w:rPr>
        <w:fldChar w:fldCharType="end"/>
      </w:r>
      <w:r w:rsidR="00BE61C1" w:rsidRPr="0092212C">
        <w:rPr>
          <w:sz w:val="22"/>
          <w:szCs w:val="22"/>
        </w:rPr>
        <w:t>. SA5038-3 steel heating at 950</w:t>
      </w:r>
      <w:r w:rsidR="00BE61C1" w:rsidRPr="0092212C">
        <w:rPr>
          <w:sz w:val="22"/>
          <w:szCs w:val="22"/>
          <w:vertAlign w:val="superscript"/>
        </w:rPr>
        <w:t>0</w:t>
      </w:r>
      <w:r w:rsidR="00BE61C1" w:rsidRPr="0092212C">
        <w:rPr>
          <w:sz w:val="22"/>
          <w:szCs w:val="22"/>
        </w:rPr>
        <w:t xml:space="preserve">C for 6 hours followed by the </w:t>
      </w:r>
      <w:proofErr w:type="spellStart"/>
      <w:r w:rsidR="00BE61C1" w:rsidRPr="0092212C">
        <w:rPr>
          <w:sz w:val="22"/>
          <w:szCs w:val="22"/>
        </w:rPr>
        <w:t>austenization</w:t>
      </w:r>
      <w:proofErr w:type="spellEnd"/>
      <w:r w:rsidR="00BE61C1" w:rsidRPr="0092212C">
        <w:rPr>
          <w:sz w:val="22"/>
          <w:szCs w:val="22"/>
        </w:rPr>
        <w:t xml:space="preserve"> process at 880</w:t>
      </w:r>
      <w:r w:rsidR="00BE61C1" w:rsidRPr="0092212C">
        <w:rPr>
          <w:sz w:val="22"/>
          <w:szCs w:val="22"/>
          <w:vertAlign w:val="superscript"/>
        </w:rPr>
        <w:t>0</w:t>
      </w:r>
      <w:r w:rsidR="00BE61C1" w:rsidRPr="0092212C">
        <w:rPr>
          <w:sz w:val="22"/>
          <w:szCs w:val="22"/>
        </w:rPr>
        <w:t xml:space="preserve">C for 6 hours, then cooled with water, oil, and air. The difference in cooling rate causes changes in the structure of the material in each sample. The microstructure by cooling water and oil will produce martensitic </w:t>
      </w:r>
      <w:r w:rsidR="00BE61C1" w:rsidRPr="0092212C">
        <w:rPr>
          <w:sz w:val="22"/>
          <w:szCs w:val="22"/>
        </w:rPr>
        <w:fldChar w:fldCharType="begin" w:fldLock="1"/>
      </w:r>
      <w:r w:rsidR="00BE61C1" w:rsidRPr="0092212C">
        <w:rPr>
          <w:sz w:val="22"/>
          <w:szCs w:val="22"/>
        </w:rPr>
        <w:instrText>ADDIN CSL_CITATION {"citationItems":[{"id":"ITEM-1","itemData":{"DOI":"10.4028/www.scientific.net/AMR.311-313.974","ISBN":"9783037852149","ISSN":"10226680","abstract":"Three different quenching media (water, oil and air) were used to compare the effect of cooling rate on the microstructure and mechanical properties of SA508-3 steel. The result has demonstrated that the microstructure for water-quenched specimen is the mixture of martensite and lower bainite, for oil-quenched specimen is the mixture of upper bainite,lower bainite and a little martensite, while for air-cooled specimen is mostly granular bainite. The product of water and oil Q&amp;T was tempered martensite with qualified mechanical properties. The air-cooled granular bainite was translated to massive and allotriomorphic ferrite during tempering, which had poor mechanical properties. To avoid the formation of granular bainite, it is necessary to increase the cooling rate to above 5°C/s. © (2011) Trans Tech Publications, Switzerland.","author":[{"dropping-particle":"","family":"Hao","given":"Luhan","non-dropping-particle":"","parse-names":false,"suffix":""},{"dropping-particle":"","family":"Sun","given":"Mingyue","non-dropping-particle":"","parse-names":false,"suffix":""},{"dropping-particle":"","family":"Li","given":"Dianzhong","non-dropping-particle":"","parse-names":false,"suffix":""}],"container-title":"Advanced Materials Research","id":"ITEM-1","issued":{"date-parts":[["2011"]]},"page":"974-977","title":"The effect of quenching media on the microstructure and mechanical properties of SA508-3 steel","type":"article-journal","volume":"311-313"},"uris":["http://www.mendeley.com/documents/?uuid=f69250ba-f9c2-481d-9f72-a722ec995e40"]}],"mendeley":{"formattedCitation":"[8]","plainTextFormattedCitation":"[8]","previouslyFormattedCitation":"[8]"},"properties":{"noteIndex":0},"schema":"https://github.com/citation-style-language/schema/raw/master/csl-citation.json"}</w:instrText>
      </w:r>
      <w:r w:rsidR="00BE61C1" w:rsidRPr="0092212C">
        <w:rPr>
          <w:sz w:val="22"/>
          <w:szCs w:val="22"/>
        </w:rPr>
        <w:fldChar w:fldCharType="separate"/>
      </w:r>
      <w:r w:rsidR="00BE61C1" w:rsidRPr="0092212C">
        <w:rPr>
          <w:noProof/>
          <w:sz w:val="22"/>
          <w:szCs w:val="22"/>
        </w:rPr>
        <w:t>[8]</w:t>
      </w:r>
      <w:r w:rsidR="00BE61C1" w:rsidRPr="0092212C">
        <w:rPr>
          <w:sz w:val="22"/>
          <w:szCs w:val="22"/>
        </w:rPr>
        <w:fldChar w:fldCharType="end"/>
      </w:r>
      <w:r w:rsidR="00BE61C1" w:rsidRPr="0092212C">
        <w:rPr>
          <w:sz w:val="22"/>
          <w:szCs w:val="22"/>
        </w:rPr>
        <w:t>.</w:t>
      </w:r>
    </w:p>
    <w:p w14:paraId="2CCA0CF9" w14:textId="77777777" w:rsidR="00BE61C1" w:rsidRDefault="00BE61C1" w:rsidP="00BE61C1">
      <w:pPr>
        <w:pStyle w:val="BodyText"/>
        <w:spacing w:line="276" w:lineRule="auto"/>
        <w:rPr>
          <w:sz w:val="22"/>
          <w:szCs w:val="22"/>
        </w:rPr>
      </w:pPr>
      <w:r w:rsidRPr="0092212C">
        <w:rPr>
          <w:sz w:val="22"/>
          <w:szCs w:val="22"/>
        </w:rPr>
        <w:t>The Al4.5% Cu alloy was heated to a temperature of 545</w:t>
      </w:r>
      <w:r w:rsidRPr="0092212C">
        <w:rPr>
          <w:sz w:val="22"/>
          <w:szCs w:val="22"/>
          <w:vertAlign w:val="superscript"/>
        </w:rPr>
        <w:t>0</w:t>
      </w:r>
      <w:r w:rsidRPr="0092212C">
        <w:rPr>
          <w:sz w:val="22"/>
          <w:szCs w:val="22"/>
        </w:rPr>
        <w:t>C for one hour then followed by cooling water at 0</w:t>
      </w:r>
      <w:r w:rsidRPr="0092212C">
        <w:rPr>
          <w:sz w:val="22"/>
          <w:szCs w:val="22"/>
          <w:vertAlign w:val="superscript"/>
        </w:rPr>
        <w:t>0</w:t>
      </w:r>
      <w:r w:rsidRPr="0092212C">
        <w:rPr>
          <w:sz w:val="22"/>
          <w:szCs w:val="22"/>
        </w:rPr>
        <w:t>C and 25</w:t>
      </w:r>
      <w:r w:rsidRPr="0092212C">
        <w:rPr>
          <w:sz w:val="22"/>
          <w:szCs w:val="22"/>
          <w:vertAlign w:val="superscript"/>
        </w:rPr>
        <w:t>0</w:t>
      </w:r>
      <w:r w:rsidRPr="0092212C">
        <w:rPr>
          <w:sz w:val="22"/>
          <w:szCs w:val="22"/>
        </w:rPr>
        <w:t>C, and 40</w:t>
      </w:r>
      <w:r w:rsidRPr="0092212C">
        <w:rPr>
          <w:sz w:val="22"/>
          <w:szCs w:val="22"/>
          <w:vertAlign w:val="superscript"/>
        </w:rPr>
        <w:t>0</w:t>
      </w:r>
      <w:r w:rsidRPr="0092212C">
        <w:rPr>
          <w:sz w:val="22"/>
          <w:szCs w:val="22"/>
        </w:rPr>
        <w:t>C. Cooling distilled water at 0</w:t>
      </w:r>
      <w:r w:rsidRPr="0092212C">
        <w:rPr>
          <w:sz w:val="22"/>
          <w:szCs w:val="22"/>
          <w:vertAlign w:val="superscript"/>
        </w:rPr>
        <w:t>0</w:t>
      </w:r>
      <w:r w:rsidRPr="0092212C">
        <w:rPr>
          <w:sz w:val="22"/>
          <w:szCs w:val="22"/>
        </w:rPr>
        <w:t xml:space="preserve">C increased Al-4.5% Cu's hardness by 23.8 HRC </w:t>
      </w:r>
      <w:r w:rsidRPr="0092212C">
        <w:rPr>
          <w:sz w:val="22"/>
          <w:szCs w:val="22"/>
        </w:rPr>
        <w:fldChar w:fldCharType="begin" w:fldLock="1"/>
      </w:r>
      <w:r w:rsidRPr="0092212C">
        <w:rPr>
          <w:sz w:val="22"/>
          <w:szCs w:val="22"/>
        </w:rPr>
        <w:instrText>ADDIN CSL_CITATION {"citationItems":[{"id":"ITEM-1","itemData":{"abstract":"Precipitation kinetics of Al-4.5% Cu in water quench media at 0°C, 25°C, 40°C had been studied. The aluminum and copper ingots used as raw materials for furnace charge were melted in a tilting crucible furnace (electric) of 150 kg capacity. The molten alloy was thereafter, poured into metallic moulds directly from the crucible pot and allowed to solidify in the mould and cool at ambient temperature, after which the samples were removed from the mould. The cast samples were solutionized for one hour in a muffle furnace at about 545°C and plunged into the water at 25°C where it was held for 10 minutes. Precipitation heat treatment was carried out in the furnace at 130°C. The procedure was repeated but with water at 0°C, 40°C, and distilled water at room temperature at different aging times. As-quenched hardness and post aging hardness was determined using Rockwell hardness tester (Model HRS 150) in observance of ASTM D785. The results obtained showed that the peak hardness value of 23.8 was obtained at eighty minutes for the sample quenched in water at 0°C. The studied alloy may find application in development spare parts for automobile industries.","author":[{"dropping-particle":"","family":"Iloabachie","given":"ICC","non-dropping-particle":"","parse-names":false,"suffix":""}],"container-title":"Journal of Engineering and Technology","id":"ITEM-1","issue":"3","issued":{"date-parts":[["2018"]]},"page":"122-130","title":"Effect of Water Quenching Temperatures on the Hardness of Al-4.5%Cu","type":"article-journal","volume":"7"},"uris":["http://www.mendeley.com/documents/?uuid=97c646eb-7147-453f-a0e6-7d74064732a9"]}],"mendeley":{"formattedCitation":"[22]","plainTextFormattedCitation":"[22]","previouslyFormattedCitation":"[22]"},"properties":{"noteIndex":0},"schema":"https://github.com/citation-style-language/schema/raw/master/csl-citation.json"}</w:instrText>
      </w:r>
      <w:r w:rsidRPr="0092212C">
        <w:rPr>
          <w:sz w:val="22"/>
          <w:szCs w:val="22"/>
        </w:rPr>
        <w:fldChar w:fldCharType="separate"/>
      </w:r>
      <w:r w:rsidRPr="0092212C">
        <w:rPr>
          <w:noProof/>
          <w:sz w:val="22"/>
          <w:szCs w:val="22"/>
        </w:rPr>
        <w:t>[22]</w:t>
      </w:r>
      <w:r w:rsidRPr="0092212C">
        <w:rPr>
          <w:sz w:val="22"/>
          <w:szCs w:val="22"/>
        </w:rPr>
        <w:fldChar w:fldCharType="end"/>
      </w:r>
      <w:r w:rsidRPr="0092212C">
        <w:rPr>
          <w:sz w:val="22"/>
          <w:szCs w:val="22"/>
        </w:rPr>
        <w:t>. Aluminum alloy 2024-T3 heated at 490</w:t>
      </w:r>
      <w:r w:rsidRPr="0092212C">
        <w:rPr>
          <w:sz w:val="22"/>
          <w:szCs w:val="22"/>
          <w:vertAlign w:val="superscript"/>
        </w:rPr>
        <w:t>0</w:t>
      </w:r>
      <w:r w:rsidRPr="0092212C">
        <w:rPr>
          <w:sz w:val="22"/>
          <w:szCs w:val="22"/>
        </w:rPr>
        <w:t xml:space="preserve">C with a holding time of 2 hours shows that natural aging does not affect residual stresses' relaxation. Coolant medium 15% </w:t>
      </w:r>
      <w:proofErr w:type="spellStart"/>
      <w:r w:rsidRPr="0092212C">
        <w:rPr>
          <w:sz w:val="22"/>
          <w:szCs w:val="22"/>
        </w:rPr>
        <w:t>polyalkylene</w:t>
      </w:r>
      <w:proofErr w:type="spellEnd"/>
      <w:r w:rsidRPr="0092212C">
        <w:rPr>
          <w:sz w:val="22"/>
          <w:szCs w:val="22"/>
        </w:rPr>
        <w:t xml:space="preserve"> glycol has a significant effect on residual stress relaxation but reduces the material's hardness </w:t>
      </w:r>
      <w:r w:rsidRPr="0092212C">
        <w:rPr>
          <w:sz w:val="22"/>
          <w:szCs w:val="22"/>
        </w:rPr>
        <w:fldChar w:fldCharType="begin" w:fldLock="1"/>
      </w:r>
      <w:r w:rsidRPr="0092212C">
        <w:rPr>
          <w:sz w:val="22"/>
          <w:szCs w:val="22"/>
        </w:rPr>
        <w:instrText>ADDIN CSL_CITATION {"citationItems":[{"id":"ITEM-1","itemData":{"author":[{"dropping-particle":"","family":"Araghchi","given":"M","non-dropping-particle":"","parse-names":false,"suffix":""},{"dropping-particle":"","family":"Mansouri","given":"H","non-dropping-particle":"","parse-names":false,"suffix":""},{"dropping-particle":"","family":"Vafaei","given":"R","non-dropping-particle":"","parse-names":false,"suffix":""}],"container-title":"Proceedings of Iran International Aluminum Conference (IIAC2016)","id":"ITEM-1","issue":"May","issued":{"date-parts":[["2016"]]},"page":"1-3","title":"The Effects of Quenching Media and Aging on Residual Stress and Mechanical Properties of 2024 Aluminum Alloy","type":"paper-conference"},"uris":["http://www.mendeley.com/documents/?uuid=f2334689-0311-48ee-9cf8-63d4b29257ad"]}],"mendeley":{"formattedCitation":"[23]","plainTextFormattedCitation":"[23]","previouslyFormattedCitation":"[23]"},"properties":{"noteIndex":0},"schema":"https://github.com/citation-style-language/schema/raw/master/csl-citation.json"}</w:instrText>
      </w:r>
      <w:r w:rsidRPr="0092212C">
        <w:rPr>
          <w:sz w:val="22"/>
          <w:szCs w:val="22"/>
        </w:rPr>
        <w:fldChar w:fldCharType="separate"/>
      </w:r>
      <w:r w:rsidRPr="0092212C">
        <w:rPr>
          <w:noProof/>
          <w:sz w:val="22"/>
          <w:szCs w:val="22"/>
        </w:rPr>
        <w:t>[23]</w:t>
      </w:r>
      <w:r w:rsidRPr="0092212C">
        <w:rPr>
          <w:sz w:val="22"/>
          <w:szCs w:val="22"/>
        </w:rPr>
        <w:fldChar w:fldCharType="end"/>
      </w:r>
      <w:r w:rsidRPr="0092212C">
        <w:rPr>
          <w:sz w:val="22"/>
          <w:szCs w:val="22"/>
        </w:rPr>
        <w:t>.</w:t>
      </w:r>
    </w:p>
    <w:p w14:paraId="5E6072AA" w14:textId="77777777" w:rsidR="00BE61C1" w:rsidRDefault="00BE61C1" w:rsidP="00BE61C1">
      <w:pPr>
        <w:pStyle w:val="BodyText"/>
        <w:spacing w:line="276" w:lineRule="auto"/>
        <w:rPr>
          <w:sz w:val="22"/>
          <w:szCs w:val="22"/>
        </w:rPr>
      </w:pPr>
      <w:r w:rsidRPr="0092212C">
        <w:rPr>
          <w:sz w:val="22"/>
          <w:szCs w:val="22"/>
        </w:rPr>
        <w:t>Forged steel 30MSV6 is subjected to heat deformation at 115</w:t>
      </w:r>
      <w:r w:rsidRPr="0092212C">
        <w:rPr>
          <w:sz w:val="22"/>
          <w:szCs w:val="22"/>
          <w:vertAlign w:val="superscript"/>
        </w:rPr>
        <w:t>0</w:t>
      </w:r>
      <w:r w:rsidRPr="0092212C">
        <w:rPr>
          <w:sz w:val="22"/>
          <w:szCs w:val="22"/>
        </w:rPr>
        <w:t xml:space="preserve"> and 925</w:t>
      </w:r>
      <w:r w:rsidRPr="0092212C">
        <w:rPr>
          <w:sz w:val="22"/>
          <w:szCs w:val="22"/>
          <w:vertAlign w:val="superscript"/>
        </w:rPr>
        <w:t>0</w:t>
      </w:r>
      <w:r w:rsidRPr="0092212C">
        <w:rPr>
          <w:sz w:val="22"/>
          <w:szCs w:val="22"/>
        </w:rPr>
        <w:t xml:space="preserve">C and is followed by air cooling. Increasing the cooling rate will change the microstructure of acicular ferrite, </w:t>
      </w:r>
      <w:proofErr w:type="spellStart"/>
      <w:r w:rsidRPr="0092212C">
        <w:rPr>
          <w:sz w:val="22"/>
          <w:szCs w:val="22"/>
        </w:rPr>
        <w:t>bainite</w:t>
      </w:r>
      <w:proofErr w:type="spellEnd"/>
      <w:r w:rsidRPr="0092212C">
        <w:rPr>
          <w:sz w:val="22"/>
          <w:szCs w:val="22"/>
        </w:rPr>
        <w:t xml:space="preserve">, and </w:t>
      </w:r>
      <w:proofErr w:type="spellStart"/>
      <w:r w:rsidRPr="0092212C">
        <w:rPr>
          <w:sz w:val="22"/>
          <w:szCs w:val="22"/>
        </w:rPr>
        <w:t>martensite</w:t>
      </w:r>
      <w:proofErr w:type="spellEnd"/>
      <w:r w:rsidRPr="0092212C">
        <w:rPr>
          <w:sz w:val="22"/>
          <w:szCs w:val="22"/>
        </w:rPr>
        <w:t xml:space="preserve">. This treatment resulted in increased yield strength and ultimate strength, but ductility decreased significantly </w:t>
      </w:r>
      <w:r w:rsidRPr="0092212C">
        <w:rPr>
          <w:sz w:val="22"/>
          <w:szCs w:val="22"/>
        </w:rPr>
        <w:fldChar w:fldCharType="begin" w:fldLock="1"/>
      </w:r>
      <w:r w:rsidRPr="0092212C">
        <w:rPr>
          <w:sz w:val="22"/>
          <w:szCs w:val="22"/>
        </w:rPr>
        <w:instrText>ADDIN CSL_CITATION {"citationItems":[{"id":"ITEM-1","itemData":{"DOI":"10.1016/j.jmatprotec.2007.12.006","ISSN":"09240136","abstract":"The effect of cooling rate after hot deformation on the microstructure and mechanical properties of a commercial microalloyed forging steel (30MSV6 grade) was investigated using the hot compression test. Hot compression test was performed at 1150 and 925 °C followed by air cooling at different rates. Final microstructures and mechanical properties were evaluated by optical microscopy and shear punch test (SPT), respectively. The results indicated that by increasing the cooling rate, the as-received ferritic-pearlitic microstructure changes to the acicular ferrite, bainite or martensite. It is shown that both yield and ultimate strength increase but the ductility decreases significantly. At a constant cooling rate by decreasing the deformation temperature, the volume fraction of acicular ferrite and the mean length of ferrite plates decrease due to the formation of a layer of grain boundary ferrite, which leads to the improvement of toughness. © 2007 Elsevier B.V. All rights reserved.","author":[{"dropping-particle":"","family":"Rasouli","given":"D.","non-dropping-particle":"","parse-names":false,"suffix":""},{"dropping-particle":"","family":"Khameneh Asl","given":"Sh","non-dropping-particle":"","parse-names":false,"suffix":""},{"dropping-particle":"","family":"Akbarzadeh","given":"A.","non-dropping-particle":"","parse-names":false,"suffix":""},{"dropping-particle":"","family":"Daneshi","given":"G. H.","non-dropping-particle":"","parse-names":false,"suffix":""}],"container-title":"Journal of Materials Processing Technology","id":"ITEM-1","issue":"1-3","issued":{"date-parts":[["2008"]]},"page":"92-98","title":"Effect of cooling rate on the microstructure and mechanical properties of microalloyed forging steel","type":"article-journal","volume":"206"},"uris":["http://www.mendeley.com/documents/?uuid=19a1f62b-4a86-4d7e-aa07-8debc322a351"]}],"mendeley":{"formattedCitation":"[24]","plainTextFormattedCitation":"[24]","previouslyFormattedCitation":"[24]"},"properties":{"noteIndex":0},"schema":"https://github.com/citation-style-language/schema/raw/master/csl-citation.json"}</w:instrText>
      </w:r>
      <w:r w:rsidRPr="0092212C">
        <w:rPr>
          <w:sz w:val="22"/>
          <w:szCs w:val="22"/>
        </w:rPr>
        <w:fldChar w:fldCharType="separate"/>
      </w:r>
      <w:r w:rsidRPr="0092212C">
        <w:rPr>
          <w:noProof/>
          <w:sz w:val="22"/>
          <w:szCs w:val="22"/>
        </w:rPr>
        <w:t>[24]</w:t>
      </w:r>
      <w:r w:rsidRPr="0092212C">
        <w:rPr>
          <w:sz w:val="22"/>
          <w:szCs w:val="22"/>
        </w:rPr>
        <w:fldChar w:fldCharType="end"/>
      </w:r>
      <w:r w:rsidRPr="0092212C">
        <w:rPr>
          <w:sz w:val="22"/>
          <w:szCs w:val="22"/>
        </w:rPr>
        <w:t xml:space="preserve">. Water cooling media could provide the highest strength increase of 1500 MPa due to the </w:t>
      </w:r>
      <w:proofErr w:type="spellStart"/>
      <w:r w:rsidRPr="0092212C">
        <w:rPr>
          <w:sz w:val="22"/>
          <w:szCs w:val="22"/>
        </w:rPr>
        <w:t>martensite</w:t>
      </w:r>
      <w:proofErr w:type="spellEnd"/>
      <w:r w:rsidRPr="0092212C">
        <w:rPr>
          <w:sz w:val="22"/>
          <w:szCs w:val="22"/>
        </w:rPr>
        <w:t xml:space="preserve"> structure's formation </w:t>
      </w:r>
      <w:r w:rsidRPr="0092212C">
        <w:rPr>
          <w:sz w:val="22"/>
          <w:szCs w:val="22"/>
        </w:rPr>
        <w:fldChar w:fldCharType="begin" w:fldLock="1"/>
      </w:r>
      <w:r w:rsidRPr="0092212C">
        <w:rPr>
          <w:sz w:val="22"/>
          <w:szCs w:val="22"/>
        </w:rPr>
        <w:instrText>ADDIN CSL_CITATION {"citationItems":[{"id":"ITEM-1","itemData":{"abstract":"The microstructure and mechanical properties of a low carbon steel containing 30 ppm boron have been investigated. The steel was subjected to various cooling conditions in a thermo-mechanical simulator to generate continuous cooling transformation (CCT) diagram. Similar cooling conditions were also applied to tensile samples in order to evaluate their mechanical properties. The results indicate profuse banding in the hot strip of thickness 2.5 mm. This effect is attributed to the presence of manganese. In addition, variation in cooling rate led to increase in strength but severely affected percentage elongation albeit in an acceptable limit of 6%. This effect is discussed in the light of degree of banding of strips and microstructural constituents generated during heat treatment of steel strips of different thicknesses","author":[{"dropping-particle":"","family":"Ojha","given":"Smriti","non-dropping-particle":"","parse-names":false,"suffix":""},{"dropping-particle":"","family":"Mishra","given":"N.S.","non-dropping-particle":"","parse-names":false,"suffix":""},{"dropping-particle":"","family":"Jha","given":"B.K.","non-dropping-particle":"","parse-names":false,"suffix":""}],"container-title":"Bull. Mater. Sci.","id":"ITEM-1","issue":"2","issued":{"date-parts":[["2015"]]},"page":"531-536","title":"Effect of cooling rate on the microstructure and mechanical properties of C-Mn-Cr-B Steel","type":"article-journal","volume":"38"},"uris":["http://www.mendeley.com/documents/?uuid=871efbdf-ec60-4fd4-b45d-16df4646c9b3"]}],"mendeley":{"formattedCitation":"[9]","plainTextFormattedCitation":"[9]","previouslyFormattedCitation":"[9]"},"properties":{"noteIndex":0},"schema":"https://github.com/citation-style-language/schema/raw/master/csl-citation.json"}</w:instrText>
      </w:r>
      <w:r w:rsidRPr="0092212C">
        <w:rPr>
          <w:sz w:val="22"/>
          <w:szCs w:val="22"/>
        </w:rPr>
        <w:fldChar w:fldCharType="separate"/>
      </w:r>
      <w:r w:rsidRPr="0092212C">
        <w:rPr>
          <w:noProof/>
          <w:sz w:val="22"/>
          <w:szCs w:val="22"/>
        </w:rPr>
        <w:t>[9]</w:t>
      </w:r>
      <w:r w:rsidRPr="0092212C">
        <w:rPr>
          <w:sz w:val="22"/>
          <w:szCs w:val="22"/>
        </w:rPr>
        <w:fldChar w:fldCharType="end"/>
      </w:r>
      <w:r w:rsidRPr="0092212C">
        <w:rPr>
          <w:sz w:val="22"/>
          <w:szCs w:val="22"/>
        </w:rPr>
        <w:t>.</w:t>
      </w:r>
    </w:p>
    <w:p w14:paraId="351BC52A" w14:textId="77777777" w:rsidR="00BE61C1" w:rsidRDefault="00BE61C1" w:rsidP="00BE61C1">
      <w:pPr>
        <w:pStyle w:val="BodyText"/>
        <w:spacing w:line="276" w:lineRule="auto"/>
        <w:rPr>
          <w:sz w:val="22"/>
          <w:szCs w:val="22"/>
        </w:rPr>
      </w:pPr>
      <w:r w:rsidRPr="0092212C">
        <w:rPr>
          <w:sz w:val="22"/>
          <w:szCs w:val="22"/>
        </w:rPr>
        <w:t xml:space="preserve">The characteristics of the cooling medium influence its mechanical and chemical behavior </w:t>
      </w:r>
      <w:r w:rsidRPr="0092212C">
        <w:rPr>
          <w:sz w:val="22"/>
          <w:szCs w:val="22"/>
        </w:rPr>
        <w:fldChar w:fldCharType="begin" w:fldLock="1"/>
      </w:r>
      <w:r w:rsidRPr="0092212C">
        <w:rPr>
          <w:sz w:val="22"/>
          <w:szCs w:val="22"/>
        </w:rPr>
        <w:instrText>ADDIN CSL_CITATION {"citationItems":[{"id":"ITEM-1","itemData":{"DOI":"10.4028/www.scientific.net/AMR.311-313.974","ISBN":"9783037852149","ISSN":"10226680","abstract":"Three different quenching media (water, oil and air) were used to compare the effect of cooling rate on the microstructure and mechanical properties of SA508-3 steel. The result has demonstrated that the microstructure for water-quenched specimen is the mixture of martensite and lower bainite, for oil-quenched specimen is the mixture of upper bainite,lower bainite and a little martensite, while for air-cooled specimen is mostly granular bainite. The product of water and oil Q&amp;T was tempered martensite with qualified mechanical properties. The air-cooled granular bainite was translated to massive and allotriomorphic ferrite during tempering, which had poor mechanical properties. To avoid the formation of granular bainite, it is necessary to increase the cooling rate to above 5°C/s. © (2011) Trans Tech Publications, Switzerland.","author":[{"dropping-particle":"","family":"Hao","given":"Luhan","non-dropping-particle":"","parse-names":false,"suffix":""},{"dropping-particle":"","family":"Sun","given":"Mingyue","non-dropping-particle":"","parse-names":false,"suffix":""},{"dropping-particle":"","family":"Li","given":"Dianzhong","non-dropping-particle":"","parse-names":false,"suffix":""}],"container-title":"Advanced Materials Research","id":"ITEM-1","issued":{"date-parts":[["2011"]]},"page":"974-977","title":"The effect of quenching media on the microstructure and mechanical properties of SA508-3 steel","type":"article-journal","volume":"311-313"},"uris":["http://www.mendeley.com/documents/?uuid=f69250ba-f9c2-481d-9f72-a722ec995e40"]},{"id":"ITEM-2","itemData":{"abstract":"The microstructure and mechanical properties of a low carbon steel containing 30 ppm boron have been investigated. The steel was subjected to various cooling conditions in a thermo-mechanical simulator to generate continuous cooling transformation (CCT) diagram. Similar cooling conditions were also applied to tensile samples in order to evaluate their mechanical properties. The results indicate profuse banding in the hot strip of thickness 2.5 mm. This effect is attributed to the presence of manganese. In addition, variation in cooling rate led to increase in strength but severely affected percentage elongation albeit in an acceptable limit of 6%. This effect is discussed in the light of degree of banding of strips and microstructural constituents generated during heat treatment of steel strips of different thicknesses","author":[{"dropping-particle":"","family":"Ojha","given":"Smriti","non-dropping-particle":"","parse-names":false,"suffix":""},{"dropping-particle":"","family":"Mishra","given":"N.S.","non-dropping-particle":"","parse-names":false,"suffix":""},{"dropping-particle":"","family":"Jha","given":"B.K.","non-dropping-particle":"","parse-names":false,"suffix":""}],"container-title":"Bull. Mater. Sci.","id":"ITEM-2","issue":"2","issued":{"date-parts":[["2015"]]},"page":"531-536","title":"Effect of cooling rate on the microstructure and mechanical properties of C-Mn-Cr-B Steel","type":"article-journal","volume":"38"},"uris":["http://www.mendeley.com/documents/?uuid=871efbdf-ec60-4fd4-b45d-16df4646c9b3"]},{"id":"ITEM-3","itemData":{"DOI":"10.1016/S1003-6326(15)63952-8","ISBN":"8629884606","ISSN":"10036326","abstract":"The effect of cooling rate of the solidification process on the following solution heat treatment of A356 alloy was investigated, where the cooling rates of 96 K/s and 3 K/s were obtained by the step-like metal mold. Then the eutectic silicon morphology evolution and tensile properties of the alloy samples were observed and analyzed after solution heat treatment at 540 °C for different time. The results show that the high cooling rate of the solidification process can not only reduce the solid solution heat treatment time to rapidly modify the eutectic silicon morphology, but also improve the alloy tensile properties. Specially, it is found that the disintegration, the spheroidization and coarsening of eutectic silicon of A356 alloy are completed during solution heat treatment through two stages, i.e., at first, the disintegration and spheroidization of the eutectic silicon mainly takes place, then the eutectic silicon will coarsen.","author":[{"dropping-particle":"","family":"Yang","given":"Chang Lin","non-dropping-particle":"","parse-names":false,"suffix":""},{"dropping-particle":"","family":"Li","given":"Yuan Bing","non-dropping-particle":"","parse-names":false,"suffix":""},{"dropping-particle":"","family":"Dang","given":"Bo","non-dropping-particle":"","parse-names":false,"suffix":""},{"dropping-particle":"Bin","family":"Lü","given":"He","non-dropping-particle":"","parse-names":false,"suffix":""},{"dropping-particle":"","family":"Liu","given":"Feng","non-dropping-particle":"","parse-names":false,"suffix":""}],"container-title":"Transactions of Nonferrous Metals Society of China (English Edition)","id":"ITEM-3","issue":"10","issued":{"date-parts":[["2015"]]},"page":"3189-3196","title":"Effects of cooling rate on solution heat treatment of as-cast A356 alloy","type":"article-journal","volume":"25"},"uris":["http://www.mendeley.com/documents/?uuid=38a4fab9-473d-4eba-8bc6-a406e5e00418"]},{"id":"ITEM-4","itemData":{"DOI":"10.1007/s42243-019-00276-0","ISBN":"0123456789","ISSN":"22103988","abstract":"The influence of cooling rate on the microstructure and mechanical properties of two new ultrahigh-strength steels (UHSSs) with different levels of C, Cr and Ni has been evaluated for the as-cooled and untempered condition. One UHSS had higher contents of C and Cr, while the other one had a higher Ni content. On the basis of dilatation curves, microstructures, macrohardness and microhardness, continuous cooling transformation diagrams were constructed as a guide to heat treatment possibilities. Cooling rates (CRs) of 60, 1 and 0.01 °C/s were selected for more detailed investigations. Microstructural characterization was made by laser scanning confocal microscopy, field emission scanning electron microscopy combined with electron backscatter diffraction, electron probe microanalysis and X-ray diffraction. Mechanical properties were characterized using macrohardness, tensile and Charpy V-notch impact tests. UHSS with the higher C and Cr contents showed lower transformation temperatures and slower bainite formation kinetics than that with the higher Ni content. Higher cooling rates led to lower volume fractions and carbon contents of retained austenite together with finer prior austenite grain size, as well as effective final grain size and lath size. These changes were accompanied by higher yield and tensile strengths. The best combinations of strength and toughness were obtained with martensitic microstructures and by avoiding the formation of granular bainite accompanied by proeutectoid carbides at low CR. For the cooling rates studied, UHSS with the higher C and Cr contents showed the higher hardness and strength but at the cost of toughness.","author":[{"dropping-particle":"","family":"Ali","given":"Mohammed","non-dropping-particle":"","parse-names":false,"suffix":""},{"dropping-particle":"","family":"Porter","given":"David","non-dropping-particle":"","parse-names":false,"suffix":""},{"dropping-particle":"","family":"Kömi","given":"Jukka","non-dropping-particle":"","parse-names":false,"suffix":""},{"dropping-particle":"","family":"Eissa","given":"Mamdouh","non-dropping-particle":"","parse-names":false,"suffix":""},{"dropping-particle":"","family":"Faramawy","given":"Hoda","non-dropping-particle":"El","parse-names":false,"suffix":""},{"dropping-particle":"","family":"Mattar","given":"Taha","non-dropping-particle":"","parse-names":false,"suffix":""}],"container-title":"Journal of Iron and Steel Research International","id":"ITEM-4","issue":"12","issued":{"date-parts":[["2019"]]},"page":"1350-1365","title":"Effect of cooling rate and composition on microstructure and mechanical properties of ultrahigh-strength steels","type":"article-journal","volume":"26"},"uris":["http://www.mendeley.com/documents/?uuid=70d9fe64-591d-4396-bfa9-fe4962d72ae3"]}],"mendeley":{"formattedCitation":"[8], [9], [18], [25]","plainTextFormattedCitation":"[8], [9], [18], [25]","previouslyFormattedCitation":"[8], [9], [18], [25]"},"properties":{"noteIndex":0},"schema":"https://github.com/citation-style-language/schema/raw/master/csl-citation.json"}</w:instrText>
      </w:r>
      <w:r w:rsidRPr="0092212C">
        <w:rPr>
          <w:sz w:val="22"/>
          <w:szCs w:val="22"/>
        </w:rPr>
        <w:fldChar w:fldCharType="separate"/>
      </w:r>
      <w:r w:rsidRPr="0092212C">
        <w:rPr>
          <w:noProof/>
          <w:sz w:val="22"/>
          <w:szCs w:val="22"/>
        </w:rPr>
        <w:t>[8], [9], [18], [25]</w:t>
      </w:r>
      <w:r w:rsidRPr="0092212C">
        <w:rPr>
          <w:sz w:val="22"/>
          <w:szCs w:val="22"/>
        </w:rPr>
        <w:fldChar w:fldCharType="end"/>
      </w:r>
      <w:r w:rsidRPr="0092212C">
        <w:rPr>
          <w:sz w:val="22"/>
          <w:szCs w:val="22"/>
        </w:rPr>
        <w:t xml:space="preserve">. In SA508-3 steel, to obtain low </w:t>
      </w:r>
      <w:proofErr w:type="spellStart"/>
      <w:r w:rsidRPr="0092212C">
        <w:rPr>
          <w:sz w:val="22"/>
          <w:szCs w:val="22"/>
        </w:rPr>
        <w:t>bainite</w:t>
      </w:r>
      <w:proofErr w:type="spellEnd"/>
      <w:r w:rsidRPr="0092212C">
        <w:rPr>
          <w:sz w:val="22"/>
          <w:szCs w:val="22"/>
        </w:rPr>
        <w:t>, the cooling rate is 5</w:t>
      </w:r>
      <w:r w:rsidRPr="0092212C">
        <w:rPr>
          <w:sz w:val="22"/>
          <w:szCs w:val="22"/>
          <w:vertAlign w:val="superscript"/>
        </w:rPr>
        <w:t>0</w:t>
      </w:r>
      <w:r w:rsidRPr="0092212C">
        <w:rPr>
          <w:sz w:val="22"/>
          <w:szCs w:val="22"/>
        </w:rPr>
        <w:t xml:space="preserve">C/s. Meanwhile, ferrite and granular </w:t>
      </w:r>
      <w:proofErr w:type="spellStart"/>
      <w:r w:rsidRPr="0092212C">
        <w:rPr>
          <w:sz w:val="22"/>
          <w:szCs w:val="22"/>
        </w:rPr>
        <w:t>bainite's</w:t>
      </w:r>
      <w:proofErr w:type="spellEnd"/>
      <w:r w:rsidRPr="0092212C">
        <w:rPr>
          <w:sz w:val="22"/>
          <w:szCs w:val="22"/>
        </w:rPr>
        <w:t xml:space="preserve"> microstructure can be obtained at cooling rates below 3</w:t>
      </w:r>
      <w:r w:rsidRPr="0092212C">
        <w:rPr>
          <w:sz w:val="22"/>
          <w:szCs w:val="22"/>
          <w:vertAlign w:val="superscript"/>
        </w:rPr>
        <w:t>0</w:t>
      </w:r>
      <w:r w:rsidRPr="0092212C">
        <w:rPr>
          <w:sz w:val="22"/>
          <w:szCs w:val="22"/>
        </w:rPr>
        <w:t xml:space="preserve">C/s </w:t>
      </w:r>
      <w:r w:rsidRPr="0092212C">
        <w:rPr>
          <w:sz w:val="22"/>
          <w:szCs w:val="22"/>
        </w:rPr>
        <w:fldChar w:fldCharType="begin" w:fldLock="1"/>
      </w:r>
      <w:r w:rsidRPr="0092212C">
        <w:rPr>
          <w:sz w:val="22"/>
          <w:szCs w:val="22"/>
        </w:rPr>
        <w:instrText>ADDIN CSL_CITATION {"citationItems":[{"id":"ITEM-1","itemData":{"DOI":"10.4028/www.scientific.net/AMR.311-313.974","ISBN":"9783037852149","ISSN":"10226680","abstract":"Three different quenching media (water, oil and air) were used to compare the effect of cooling rate on the microstructure and mechanical properties of SA508-3 steel. The result has demonstrated that the microstructure for water-quenched specimen is the mixture of martensite and lower bainite, for oil-quenched specimen is the mixture of upper bainite,lower bainite and a little martensite, while for air-cooled specimen is mostly granular bainite. The product of water and oil Q&amp;T was tempered martensite with qualified mechanical properties. The air-cooled granular bainite was translated to massive and allotriomorphic ferrite during tempering, which had poor mechanical properties. To avoid the formation of granular bainite, it is necessary to increase the cooling rate to above 5°C/s. © (2011) Trans Tech Publications, Switzerland.","author":[{"dropping-particle":"","family":"Hao","given":"Luhan","non-dropping-particle":"","parse-names":false,"suffix":""},{"dropping-particle":"","family":"Sun","given":"Mingyue","non-dropping-particle":"","parse-names":false,"suffix":""},{"dropping-particle":"","family":"Li","given":"Dianzhong","non-dropping-particle":"","parse-names":false,"suffix":""}],"container-title":"Advanced Materials Research","id":"ITEM-1","issued":{"date-parts":[["2011"]]},"page":"974-977","title":"The effect of quenching media on the microstructure and mechanical properties of SA508-3 steel","type":"article-journal","volume":"311-313"},"uris":["http://www.mendeley.com/documents/?uuid=f69250ba-f9c2-481d-9f72-a722ec995e40"]}],"mendeley":{"formattedCitation":"[8]","plainTextFormattedCitation":"[8]","previouslyFormattedCitation":"[8]"},"properties":{"noteIndex":0},"schema":"https://github.com/citation-style-language/schema/raw/master/csl-citation.json"}</w:instrText>
      </w:r>
      <w:r w:rsidRPr="0092212C">
        <w:rPr>
          <w:sz w:val="22"/>
          <w:szCs w:val="22"/>
        </w:rPr>
        <w:fldChar w:fldCharType="separate"/>
      </w:r>
      <w:r w:rsidRPr="0092212C">
        <w:rPr>
          <w:noProof/>
          <w:sz w:val="22"/>
          <w:szCs w:val="22"/>
        </w:rPr>
        <w:t>[8]</w:t>
      </w:r>
      <w:r w:rsidRPr="0092212C">
        <w:rPr>
          <w:sz w:val="22"/>
          <w:szCs w:val="22"/>
        </w:rPr>
        <w:fldChar w:fldCharType="end"/>
      </w:r>
      <w:r w:rsidRPr="0092212C">
        <w:rPr>
          <w:sz w:val="22"/>
          <w:szCs w:val="22"/>
        </w:rPr>
        <w:t>. This condition different from C-</w:t>
      </w:r>
      <w:proofErr w:type="spellStart"/>
      <w:r w:rsidRPr="0092212C">
        <w:rPr>
          <w:sz w:val="22"/>
          <w:szCs w:val="22"/>
        </w:rPr>
        <w:t>Mn</w:t>
      </w:r>
      <w:proofErr w:type="spellEnd"/>
      <w:r w:rsidRPr="0092212C">
        <w:rPr>
          <w:sz w:val="22"/>
          <w:szCs w:val="22"/>
        </w:rPr>
        <w:t xml:space="preserve">-Cr-B steel, where the formation of </w:t>
      </w:r>
      <w:proofErr w:type="spellStart"/>
      <w:r w:rsidRPr="0092212C">
        <w:rPr>
          <w:sz w:val="22"/>
          <w:szCs w:val="22"/>
        </w:rPr>
        <w:t>bainite</w:t>
      </w:r>
      <w:proofErr w:type="spellEnd"/>
      <w:r w:rsidRPr="0092212C">
        <w:rPr>
          <w:sz w:val="22"/>
          <w:szCs w:val="22"/>
        </w:rPr>
        <w:t xml:space="preserve"> and </w:t>
      </w:r>
      <w:proofErr w:type="spellStart"/>
      <w:r w:rsidRPr="0092212C">
        <w:rPr>
          <w:sz w:val="22"/>
          <w:szCs w:val="22"/>
        </w:rPr>
        <w:t>martensite</w:t>
      </w:r>
      <w:proofErr w:type="spellEnd"/>
      <w:r w:rsidRPr="0092212C">
        <w:rPr>
          <w:sz w:val="22"/>
          <w:szCs w:val="22"/>
        </w:rPr>
        <w:t xml:space="preserve"> structures occurs at a cooling rate of 20</w:t>
      </w:r>
      <w:r w:rsidRPr="0092212C">
        <w:rPr>
          <w:sz w:val="22"/>
          <w:szCs w:val="22"/>
          <w:vertAlign w:val="superscript"/>
        </w:rPr>
        <w:t>0</w:t>
      </w:r>
      <w:r w:rsidRPr="0092212C">
        <w:rPr>
          <w:sz w:val="22"/>
          <w:szCs w:val="22"/>
        </w:rPr>
        <w:t xml:space="preserve">C/s </w:t>
      </w:r>
      <w:r w:rsidRPr="0092212C">
        <w:rPr>
          <w:sz w:val="22"/>
          <w:szCs w:val="22"/>
        </w:rPr>
        <w:fldChar w:fldCharType="begin" w:fldLock="1"/>
      </w:r>
      <w:r w:rsidRPr="0092212C">
        <w:rPr>
          <w:sz w:val="22"/>
          <w:szCs w:val="22"/>
        </w:rPr>
        <w:instrText>ADDIN CSL_CITATION {"citationItems":[{"id":"ITEM-1","itemData":{"abstract":"The microstructure and mechanical properties of a low carbon steel containing 30 ppm boron have been investigated. The steel was subjected to various cooling conditions in a thermo-mechanical simulator to generate continuous cooling transformation (CCT) diagram. Similar cooling conditions were also applied to tensile samples in order to evaluate their mechanical properties. The results indicate profuse banding in the hot strip of thickness 2.5 mm. This effect is attributed to the presence of manganese. In addition, variation in cooling rate led to increase in strength but severely affected percentage elongation albeit in an acceptable limit of 6%. This effect is discussed in the light of degree of banding of strips and microstructural constituents generated during heat treatment of steel strips of different thicknesses","author":[{"dropping-particle":"","family":"Ojha","given":"Smriti","non-dropping-particle":"","parse-names":false,"suffix":""},{"dropping-particle":"","family":"Mishra","given":"N.S.","non-dropping-particle":"","parse-names":false,"suffix":""},{"dropping-particle":"","family":"Jha","given":"B.K.","non-dropping-particle":"","parse-names":false,"suffix":""}],"container-title":"Bull. Mater. Sci.","id":"ITEM-1","issue":"2","issued":{"date-parts":[["2015"]]},"page":"531-536","title":"Effect of cooling rate on the microstructure and mechanical properties of C-Mn-Cr-B Steel","type":"article-journal","volume":"38"},"uris":["http://www.mendeley.com/documents/?uuid=871efbdf-ec60-4fd4-b45d-16df4646c9b3"]}],"mendeley":{"formattedCitation":"[9]","plainTextFormattedCitation":"[9]","previouslyFormattedCitation":"[9]"},"properties":{"noteIndex":0},"schema":"https://github.com/citation-style-language/schema/raw/master/csl-citation.json"}</w:instrText>
      </w:r>
      <w:r w:rsidRPr="0092212C">
        <w:rPr>
          <w:sz w:val="22"/>
          <w:szCs w:val="22"/>
        </w:rPr>
        <w:fldChar w:fldCharType="separate"/>
      </w:r>
      <w:r w:rsidRPr="0092212C">
        <w:rPr>
          <w:noProof/>
          <w:sz w:val="22"/>
          <w:szCs w:val="22"/>
        </w:rPr>
        <w:t>[9]</w:t>
      </w:r>
      <w:r w:rsidRPr="0092212C">
        <w:rPr>
          <w:sz w:val="22"/>
          <w:szCs w:val="22"/>
        </w:rPr>
        <w:fldChar w:fldCharType="end"/>
      </w:r>
      <w:r w:rsidRPr="0092212C">
        <w:rPr>
          <w:sz w:val="22"/>
          <w:szCs w:val="22"/>
        </w:rPr>
        <w:t>.</w:t>
      </w:r>
    </w:p>
    <w:p w14:paraId="0567BB32" w14:textId="77777777" w:rsidR="00BE61C1" w:rsidRDefault="00BE61C1" w:rsidP="00BE61C1">
      <w:pPr>
        <w:pStyle w:val="BodyText"/>
        <w:spacing w:line="276" w:lineRule="auto"/>
        <w:rPr>
          <w:sz w:val="22"/>
          <w:szCs w:val="22"/>
        </w:rPr>
      </w:pPr>
      <w:r w:rsidRPr="0092212C">
        <w:rPr>
          <w:sz w:val="22"/>
          <w:szCs w:val="22"/>
        </w:rPr>
        <w:t xml:space="preserve">The low cooling rate of the A356 alloy steel forms a large plate-like eutectic, while rapid cooling can form eutectic corals or fine plates </w:t>
      </w:r>
      <w:r w:rsidRPr="0092212C">
        <w:rPr>
          <w:sz w:val="22"/>
          <w:szCs w:val="22"/>
        </w:rPr>
        <w:fldChar w:fldCharType="begin" w:fldLock="1"/>
      </w:r>
      <w:r w:rsidRPr="0092212C">
        <w:rPr>
          <w:sz w:val="22"/>
          <w:szCs w:val="22"/>
        </w:rPr>
        <w:instrText>ADDIN CSL_CITATION {"citationItems":[{"id":"ITEM-1","itemData":{"DOI":"10.1016/S1003-6326(15)63952-8","ISBN":"8629884606","ISSN":"10036326","abstract":"The effect of cooling rate of the solidification process on the following solution heat treatment of A356 alloy was investigated, where the cooling rates of 96 K/s and 3 K/s were obtained by the step-like metal mold. Then the eutectic silicon morphology evolution and tensile properties of the alloy samples were observed and analyzed after solution heat treatment at 540 °C for different time. The results show that the high cooling rate of the solidification process can not only reduce the solid solution heat treatment time to rapidly modify the eutectic silicon morphology, but also improve the alloy tensile properties. Specially, it is found that the disintegration, the spheroidization and coarsening of eutectic silicon of A356 alloy are completed during solution heat treatment through two stages, i.e., at first, the disintegration and spheroidization of the eutectic silicon mainly takes place, then the eutectic silicon will coarsen.","author":[{"dropping-particle":"","family":"Yang","given":"Chang Lin","non-dropping-particle":"","parse-names":false,"suffix":""},{"dropping-particle":"","family":"Li","given":"Yuan Bing","non-dropping-particle":"","parse-names":false,"suffix":""},{"dropping-particle":"","family":"Dang","given":"Bo","non-dropping-particle":"","parse-names":false,"suffix":""},{"dropping-particle":"Bin","family":"Lü","given":"He","non-dropping-particle":"","parse-names":false,"suffix":""},{"dropping-particle":"","family":"Liu","given":"Feng","non-dropping-particle":"","parse-names":false,"suffix":""}],"container-title":"Transactions of Nonferrous Metals Society of China (English Edition)","id":"ITEM-1","issue":"10","issued":{"date-parts":[["2015"]]},"page":"3189-3196","title":"Effects of cooling rate on solution heat treatment of as-cast A356 alloy","type":"article-journal","volume":"25"},"uris":["http://www.mendeley.com/documents/?uuid=38a4fab9-473d-4eba-8bc6-a406e5e00418"]}],"mendeley":{"formattedCitation":"[25]","plainTextFormattedCitation":"[25]","previouslyFormattedCitation":"[25]"},"properties":{"noteIndex":0},"schema":"https://github.com/citation-style-language/schema/raw/master/csl-citation.json"}</w:instrText>
      </w:r>
      <w:r w:rsidRPr="0092212C">
        <w:rPr>
          <w:sz w:val="22"/>
          <w:szCs w:val="22"/>
        </w:rPr>
        <w:fldChar w:fldCharType="separate"/>
      </w:r>
      <w:r w:rsidRPr="0092212C">
        <w:rPr>
          <w:noProof/>
          <w:sz w:val="22"/>
          <w:szCs w:val="22"/>
        </w:rPr>
        <w:t>[25]</w:t>
      </w:r>
      <w:r w:rsidRPr="0092212C">
        <w:rPr>
          <w:sz w:val="22"/>
          <w:szCs w:val="22"/>
        </w:rPr>
        <w:fldChar w:fldCharType="end"/>
      </w:r>
      <w:r w:rsidRPr="0092212C">
        <w:rPr>
          <w:sz w:val="22"/>
          <w:szCs w:val="22"/>
        </w:rPr>
        <w:t xml:space="preserve">. For UHSS steel with carbon and chrome content, the micro </w:t>
      </w:r>
      <w:proofErr w:type="spellStart"/>
      <w:r w:rsidRPr="0092212C">
        <w:rPr>
          <w:sz w:val="22"/>
          <w:szCs w:val="22"/>
        </w:rPr>
        <w:t>martensite</w:t>
      </w:r>
      <w:proofErr w:type="spellEnd"/>
      <w:r w:rsidRPr="0092212C">
        <w:rPr>
          <w:sz w:val="22"/>
          <w:szCs w:val="22"/>
        </w:rPr>
        <w:t xml:space="preserve"> structure formation is entirely at a cooling rate of 0.08</w:t>
      </w:r>
      <w:r w:rsidRPr="0092212C">
        <w:rPr>
          <w:sz w:val="22"/>
          <w:szCs w:val="22"/>
          <w:vertAlign w:val="superscript"/>
        </w:rPr>
        <w:t>0</w:t>
      </w:r>
      <w:r w:rsidRPr="0092212C">
        <w:rPr>
          <w:sz w:val="22"/>
          <w:szCs w:val="22"/>
        </w:rPr>
        <w:t xml:space="preserve">C/s. A mixed structure of </w:t>
      </w:r>
      <w:proofErr w:type="spellStart"/>
      <w:r w:rsidRPr="0092212C">
        <w:rPr>
          <w:sz w:val="22"/>
          <w:szCs w:val="22"/>
        </w:rPr>
        <w:t>bainite</w:t>
      </w:r>
      <w:proofErr w:type="spellEnd"/>
      <w:r w:rsidRPr="0092212C">
        <w:rPr>
          <w:sz w:val="22"/>
          <w:szCs w:val="22"/>
        </w:rPr>
        <w:t xml:space="preserve"> and </w:t>
      </w:r>
      <w:proofErr w:type="spellStart"/>
      <w:r w:rsidRPr="0092212C">
        <w:rPr>
          <w:sz w:val="22"/>
          <w:szCs w:val="22"/>
        </w:rPr>
        <w:t>martensite</w:t>
      </w:r>
      <w:proofErr w:type="spellEnd"/>
      <w:r w:rsidRPr="0092212C">
        <w:rPr>
          <w:sz w:val="22"/>
          <w:szCs w:val="22"/>
        </w:rPr>
        <w:t xml:space="preserve"> can form at 0.02</w:t>
      </w:r>
      <w:r w:rsidRPr="0092212C">
        <w:rPr>
          <w:sz w:val="22"/>
          <w:szCs w:val="22"/>
          <w:vertAlign w:val="superscript"/>
        </w:rPr>
        <w:t>0</w:t>
      </w:r>
      <w:r w:rsidRPr="0092212C">
        <w:rPr>
          <w:sz w:val="22"/>
          <w:szCs w:val="22"/>
        </w:rPr>
        <w:t xml:space="preserve">C/s, while granular </w:t>
      </w:r>
      <w:proofErr w:type="spellStart"/>
      <w:r w:rsidRPr="0092212C">
        <w:rPr>
          <w:sz w:val="22"/>
          <w:szCs w:val="22"/>
        </w:rPr>
        <w:t>bainite</w:t>
      </w:r>
      <w:proofErr w:type="spellEnd"/>
      <w:r w:rsidRPr="0092212C">
        <w:rPr>
          <w:sz w:val="22"/>
          <w:szCs w:val="22"/>
        </w:rPr>
        <w:t xml:space="preserve"> with carbide </w:t>
      </w:r>
      <w:proofErr w:type="spellStart"/>
      <w:r w:rsidRPr="0092212C">
        <w:rPr>
          <w:sz w:val="22"/>
          <w:szCs w:val="22"/>
        </w:rPr>
        <w:t>proeutectoid</w:t>
      </w:r>
      <w:proofErr w:type="spellEnd"/>
      <w:r w:rsidRPr="0092212C">
        <w:rPr>
          <w:sz w:val="22"/>
          <w:szCs w:val="22"/>
        </w:rPr>
        <w:t xml:space="preserve"> formation at a cooling rate of 0.01</w:t>
      </w:r>
      <w:r w:rsidRPr="0092212C">
        <w:rPr>
          <w:sz w:val="22"/>
          <w:szCs w:val="22"/>
          <w:vertAlign w:val="superscript"/>
        </w:rPr>
        <w:t>0</w:t>
      </w:r>
      <w:r w:rsidRPr="0092212C">
        <w:rPr>
          <w:sz w:val="22"/>
          <w:szCs w:val="22"/>
        </w:rPr>
        <w:t xml:space="preserve">C/s </w:t>
      </w:r>
      <w:r w:rsidRPr="0092212C">
        <w:rPr>
          <w:sz w:val="22"/>
          <w:szCs w:val="22"/>
        </w:rPr>
        <w:fldChar w:fldCharType="begin" w:fldLock="1"/>
      </w:r>
      <w:r w:rsidRPr="0092212C">
        <w:rPr>
          <w:sz w:val="22"/>
          <w:szCs w:val="22"/>
        </w:rPr>
        <w:instrText>ADDIN CSL_CITATION {"citationItems":[{"id":"ITEM-1","itemData":{"DOI":"10.1007/s42243-019-00276-0","ISBN":"0123456789","ISSN":"22103988","abstract":"The influence of cooling rate on the microstructure and mechanical properties of two new ultrahigh-strength steels (UHSSs) with different levels of C, Cr and Ni has been evaluated for the as-cooled and untempered condition. One UHSS had higher contents of C and Cr, while the other one had a higher Ni content. On the basis of dilatation curves, microstructures, macrohardness and microhardness, continuous cooling transformation diagrams were constructed as a guide to heat treatment possibilities. Cooling rates (CRs) of 60, 1 and 0.01 °C/s were selected for more detailed investigations. Microstructural characterization was made by laser scanning confocal microscopy, field emission scanning electron microscopy combined with electron backscatter diffraction, electron probe microanalysis and X-ray diffraction. Mechanical properties were characterized using macrohardness, tensile and Charpy V-notch impact tests. UHSS with the higher C and Cr contents showed lower transformation temperatures and slower bainite formation kinetics than that with the higher Ni content. Higher cooling rates led to lower volume fractions and carbon contents of retained austenite together with finer prior austenite grain size, as well as effective final grain size and lath size. These changes were accompanied by higher yield and tensile strengths. The best combinations of strength and toughness were obtained with martensitic microstructures and by avoiding the formation of granular bainite accompanied by proeutectoid carbides at low CR. For the cooling rates studied, UHSS with the higher C and Cr contents showed the higher hardness and strength but at the cost of toughness.","author":[{"dropping-particle":"","family":"Ali","given":"Mohammed","non-dropping-particle":"","parse-names":false,"suffix":""},{"dropping-particle":"","family":"Porter","given":"David","non-dropping-particle":"","parse-names":false,"suffix":""},{"dropping-particle":"","family":"Kömi","given":"Jukka","non-dropping-particle":"","parse-names":false,"suffix":""},{"dropping-particle":"","family":"Eissa","given":"Mamdouh","non-dropping-particle":"","parse-names":false,"suffix":""},{"dropping-particle":"","family":"Faramawy","given":"Hoda","non-dropping-particle":"El","parse-names":false,"suffix":""},{"dropping-particle":"","family":"Mattar","given":"Taha","non-dropping-particle":"","parse-names":false,"suffix":""}],"container-title":"Journal of Iron and Steel Research International","id":"ITEM-1","issue":"12","issued":{"date-parts":[["2019"]]},"page":"1350-1365","title":"Effect of cooling rate and composition on microstructure and mechanical properties of ultrahigh-strength steels","type":"article-journal","volume":"26"},"uris":["http://www.mendeley.com/documents/?uuid=70d9fe64-591d-4396-bfa9-fe4962d72ae3"]}],"mendeley":{"formattedCitation":"[18]","plainTextFormattedCitation":"[18]","previouslyFormattedCitation":"[18]"},"properties":{"noteIndex":0},"schema":"https://github.com/citation-style-language/schema/raw/master/csl-citation.json"}</w:instrText>
      </w:r>
      <w:r w:rsidRPr="0092212C">
        <w:rPr>
          <w:sz w:val="22"/>
          <w:szCs w:val="22"/>
        </w:rPr>
        <w:fldChar w:fldCharType="separate"/>
      </w:r>
      <w:r w:rsidRPr="0092212C">
        <w:rPr>
          <w:noProof/>
          <w:sz w:val="22"/>
          <w:szCs w:val="22"/>
        </w:rPr>
        <w:t>[18]</w:t>
      </w:r>
      <w:r w:rsidRPr="0092212C">
        <w:rPr>
          <w:sz w:val="22"/>
          <w:szCs w:val="22"/>
        </w:rPr>
        <w:fldChar w:fldCharType="end"/>
      </w:r>
      <w:r w:rsidRPr="0092212C">
        <w:rPr>
          <w:sz w:val="22"/>
          <w:szCs w:val="22"/>
        </w:rPr>
        <w:t>.</w:t>
      </w:r>
    </w:p>
    <w:p w14:paraId="778525F5" w14:textId="77777777" w:rsidR="00BE61C1" w:rsidRDefault="00BE61C1" w:rsidP="00BE61C1">
      <w:pPr>
        <w:pStyle w:val="BodyText"/>
        <w:spacing w:line="276" w:lineRule="auto"/>
        <w:rPr>
          <w:sz w:val="22"/>
          <w:szCs w:val="22"/>
        </w:rPr>
      </w:pPr>
      <w:r w:rsidRPr="0092212C">
        <w:rPr>
          <w:sz w:val="22"/>
          <w:szCs w:val="22"/>
        </w:rPr>
        <w:lastRenderedPageBreak/>
        <w:t xml:space="preserve">Material's mechanical properties are affected by its elements content </w:t>
      </w:r>
      <w:r w:rsidRPr="0092212C">
        <w:rPr>
          <w:sz w:val="22"/>
          <w:szCs w:val="22"/>
        </w:rPr>
        <w:fldChar w:fldCharType="begin" w:fldLock="1"/>
      </w:r>
      <w:r w:rsidRPr="0092212C">
        <w:rPr>
          <w:sz w:val="22"/>
          <w:szCs w:val="22"/>
        </w:rPr>
        <w:instrText>ADDIN CSL_CITATION {"citationItems":[{"id":"ITEM-1","itemData":{"DOI":"10.1016/j.jallcom.2016.12.352","ISSN":"09258388","abstract":"Al-Si alloys are in demand for several structural devices of their high strength to weight ratio. The enhancement in properties is further observed when suitably alloyed with the different elements. Al-Si alloy find their application mostly in automobile engineering. Si in the matrix nucleates as needle structure when solidified. These needle structures when modified exhibit very mechanical and wear properties. The microstructure can be modified and mechanical properties can be improved by alloying and heat treatment. The typical alloying elements are copper, magnesium and nickel. The aim of this work was to determine the effect of Si content on the microstructure and mechanical properties of hypo eutectic, eutectic and hypereutectic Al–Si piston alloys .The alloys of different content of Si namely 4, 6, 8, 10, 14 and 16 % are produced by gravity die casting route in an electric resistance furnace. The paper also emphasises the role of heat treatment on the microstructure and hence the mechanical properties of the Al-Si piston alloy. The micro structural observations and mechanical properties namely tensile strength and hardness were investigated according to standard procedure. Ultimate tensile strength has increased with increase in silicon content. The hardness of the samples increases with the increase in silicon content. The application of heat treatment produced a finer microstructure and resulted in a uniform distribution of the intermetallic compounds and it modifies the eutectic Si phase and hence improves the mechanical properties of the alloy","author":[{"dropping-particle":"","family":"Mathai","given":"Blesson","non-dropping-particle":"","parse-names":false,"suffix":""},{"dropping-particle":"","family":"Mathew","given":"Cijo","non-dropping-particle":"","parse-names":false,"suffix":""},{"dropping-particle":"","family":"K","given":"Pratheesh","non-dropping-particle":"","parse-names":false,"suffix":""},{"dropping-particle":"","family":"Varghese","given":"Cibu K.","non-dropping-particle":"","parse-names":false,"suffix":""}],"container-title":"International Journal of Engineering Trends and Technology (IJETT)","id":"ITEM-1","issue":"6","issued":{"date-parts":[["2015"]]},"page":"299-303","title":"Effect of silicon on microstructure and mechanical properties of Cu-Fe alloys","type":"article-journal","volume":"29"},"uris":["http://www.mendeley.com/documents/?uuid=9e79b856-00f8-4ffe-b2ef-ada86da51cbd"]},{"id":"ITEM-2","itemData":{"DOI":"10.1680/macr.15.00051","ISSN":"1751763X","abstract":"This study presents the mechanical and water absorption properties of self-compacting mortars containing various amounts of nanoparticles, including nano-silicon dioxide (NS), nano-iron(III) oxide (NF) and nano-copper oxide (NC) used in binary and ternary combinations. The nanoparticles were added at proportions corresponding to 1%, 3% and 5% by weight of cement, and fly ash was added as 25% of the weight of the cement in all cases. The results showed an increase in workability of the mortars. In the case of the compressive strength and water absorption when nanoparticles were added individually, the optimum replacement of cement by nanoparticles was around 3% for nano-copper oxide and 3% nano-silicon dioxide for flexural strength. The best results for compressive strength, flexural strength and water absorption at the end of 90 d were determined with 5% NS + NC in binary combination and 3% in ternary combination. Moreover, it was found that using nanoparticles decreased the porosity and water absorption of the specimens.","author":[{"dropping-particle":"","family":"Mohseni","given":"Ehsan","non-dropping-particle":"","parse-names":false,"suffix":""},{"dropping-particle":"","family":"Ranjbar","given":"Malek Mohammad","non-dropping-particle":"","parse-names":false,"suffix":""},{"dropping-particle":"","family":"Yazdi","given":"Mohammad Ali","non-dropping-particle":"","parse-names":false,"suffix":""},{"dropping-particle":"","family":"Hosseiny","given":"Simin Sadat","non-dropping-particle":"","parse-names":false,"suffix":""},{"dropping-particle":"","family":"Roshandel","given":"Ehsan","non-dropping-particle":"","parse-names":false,"suffix":""}],"container-title":"Magazine of Concrete Research","id":"ITEM-2","issue":"20","issued":{"date-parts":[["2015"]]},"page":"1112-1124","title":"The effects of silicon dioxide, iron(III) oxide and copper oxide nanomaterials on the properties of self-compacting mortar containing fly ash","type":"article-journal","volume":"67"},"uris":["http://www.mendeley.com/documents/?uuid=c6896fc0-6502-4635-b2b5-3324e3d2a4b7"]},{"id":"ITEM-3","itemData":{"DOI":"10.1088/1757-899X/71/1/012057","ISSN":"1757899X","abstract":"Aluminium alloys are widely used in The tribological properties of Al-Si alloys are affected by shape and distribution of silicon particles, and addition of automotive industries. This is particularly due to the alloying elements such as copper, magnesium, nickel, and real need to weight saving for more reduction of fuel zinc often combined with a suitable heat treatment [1-3]. consumption. The typical alloying elements are The excellent tribological properties Al-Si alloys have led copper, magnesium, manganese, silicon, and zinc. to their extensive uses in engineering application, Surfaces of aluminium alloys have a brilliant lustre in particularly in plain bearings, internal combustion engine dry environment due to the formation of a shielding pistons, and cylinder liners [4, 5]. Silicon is present as a layer of aluminium oxide. Aluminium alloys of the uniformly distributed fine particle in the structure. However, when the primary silicon appears as coarse 4xxx, 5xxx and 6xxx series, containing major polyhedral particles, the strength properties decrease with elemental additives of Mg and Si, are now being used increasing silicon content, but the hardness goes on to replace steel panels in various automobile increasing because of the increase in the number of silicon industries. In this work we are interested to particles [6]. The high-temperature creep resistance of investigate the mechanical properties of aluminium magnesium alloys was discussed, with special reference to alloy by varying the percentage of silicon. The results Mg-Al and Mg-Y alloys. Mg-Al solid-solution alloys are showed that with the increasing of silicon content the superior to Al-Mg solid-solution alloys in terms of creep resistance. This is attributed to the high internal stress solidification time increased, as also a decreasing the typical of an HCP structure having only two independent liquids temperature. The tensile strength of basal slip systems [7]. Manganese is also able to change aluminium alloy is increased with increased silicon the morphology of the iron-rich phases from platelets to a content up to 6 %. more cubic form or to globules. These morphologies improve","author":[{"dropping-particle":"","family":"Kumar","given":"Vipin","non-dropping-particle":"","parse-names":false,"suffix":""},{"dropping-particle":"","family":"Mehdi","given":"Husain","non-dropping-particle":"","parse-names":false,"suffix":""},{"dropping-particle":"","family":"Kumar","given":"Arpit","non-dropping-particle":"","parse-names":false,"suffix":""}],"container-title":"International Research Journal of Engineering and Technology (IRJET)","id":"ITEM-3","issue":"4","issued":{"date-parts":[["2015"]]},"page":"1326-1330","title":"Effect of silicon content on the mechanical properties of aluminum alloy","type":"article-journal","volume":"2"},"uris":["http://www.mendeley.com/documents/?uuid=3fb14702-faa1-4dbb-86be-80568c58405f"]}],"mendeley":{"formattedCitation":"[26]–[28]","plainTextFormattedCitation":"[26]–[28]","previouslyFormattedCitation":"[26]–[28]"},"properties":{"noteIndex":0},"schema":"https://github.com/citation-style-language/schema/raw/master/csl-citation.json"}</w:instrText>
      </w:r>
      <w:r w:rsidRPr="0092212C">
        <w:rPr>
          <w:sz w:val="22"/>
          <w:szCs w:val="22"/>
        </w:rPr>
        <w:fldChar w:fldCharType="separate"/>
      </w:r>
      <w:r w:rsidRPr="0092212C">
        <w:rPr>
          <w:noProof/>
          <w:sz w:val="22"/>
          <w:szCs w:val="22"/>
        </w:rPr>
        <w:t>[26–28]</w:t>
      </w:r>
      <w:r w:rsidRPr="0092212C">
        <w:rPr>
          <w:sz w:val="22"/>
          <w:szCs w:val="22"/>
        </w:rPr>
        <w:fldChar w:fldCharType="end"/>
      </w:r>
      <w:r w:rsidRPr="0092212C">
        <w:rPr>
          <w:sz w:val="22"/>
          <w:szCs w:val="22"/>
        </w:rPr>
        <w:t>. Sulfur addition to the aluminum liquid significantly increases tensile strength, hardness, wear-resistance, and friction coefficients</w:t>
      </w:r>
      <w:r w:rsidRPr="0092212C">
        <w:rPr>
          <w:sz w:val="22"/>
          <w:szCs w:val="22"/>
        </w:rPr>
        <w:fldChar w:fldCharType="begin" w:fldLock="1"/>
      </w:r>
      <w:r w:rsidRPr="0092212C">
        <w:rPr>
          <w:sz w:val="22"/>
          <w:szCs w:val="22"/>
        </w:rPr>
        <w:instrText>ADDIN CSL_CITATION {"citationItems":[{"id":"ITEM-1","itemData":{"DOI":"10.1016/j.jallcom.2016.12.352","ISSN":"09258388","abstract":"Al-Si alloys are in demand for several structural devices of their high strength to weight ratio. The enhancement in properties is further observed when suitably alloyed with the different elements. Al-Si alloy find their application mostly in automobile engineering. Si in the matrix nucleates as needle structure when solidified. These needle structures when modified exhibit very mechanical and wear properties. The microstructure can be modified and mechanical properties can be improved by alloying and heat treatment. The typical alloying elements are copper, magnesium and nickel. The aim of this work was to determine the effect of Si content on the microstructure and mechanical properties of hypo eutectic, eutectic and hypereutectic Al–Si piston alloys .The alloys of different content of Si namely 4, 6, 8, 10, 14 and 16 % are produced by gravity die casting route in an electric resistance furnace. The paper also emphasises the role of heat treatment on the microstructure and hence the mechanical properties of the Al-Si piston alloy. The micro structural observations and mechanical properties namely tensile strength and hardness were investigated according to standard procedure. Ultimate tensile strength has increased with increase in silicon content. The hardness of the samples increases with the increase in silicon content. The application of heat treatment produced a finer microstructure and resulted in a uniform distribution of the intermetallic compounds and it modifies the eutectic Si phase and hence improves the mechanical properties of the alloy","author":[{"dropping-particle":"","family":"Mathai","given":"Blesson","non-dropping-particle":"","parse-names":false,"suffix":""},{"dropping-particle":"","family":"Mathew","given":"Cijo","non-dropping-particle":"","parse-names":false,"suffix":""},{"dropping-particle":"","family":"K","given":"Pratheesh","non-dropping-particle":"","parse-names":false,"suffix":""},{"dropping-particle":"","family":"Varghese","given":"Cibu K.","non-dropping-particle":"","parse-names":false,"suffix":""}],"container-title":"International Journal of Engineering Trends and Technology (IJETT)","id":"ITEM-1","issue":"6","issued":{"date-parts":[["2015"]]},"page":"299-303","title":"Effect of silicon on microstructure and mechanical properties of Cu-Fe alloys","type":"article-journal","volume":"29"},"uris":["http://www.mendeley.com/documents/?uuid=9e79b856-00f8-4ffe-b2ef-ada86da51cbd"]}],"mendeley":{"formattedCitation":"[26]","plainTextFormattedCitation":"[26]","previouslyFormattedCitation":"[26]"},"properties":{"noteIndex":0},"schema":"https://github.com/citation-style-language/schema/raw/master/csl-citation.json"}</w:instrText>
      </w:r>
      <w:r w:rsidRPr="0092212C">
        <w:rPr>
          <w:sz w:val="22"/>
          <w:szCs w:val="22"/>
        </w:rPr>
        <w:fldChar w:fldCharType="separate"/>
      </w:r>
      <w:r w:rsidRPr="0092212C">
        <w:rPr>
          <w:noProof/>
          <w:sz w:val="22"/>
          <w:szCs w:val="22"/>
        </w:rPr>
        <w:t>[26]</w:t>
      </w:r>
      <w:r w:rsidRPr="0092212C">
        <w:rPr>
          <w:sz w:val="22"/>
          <w:szCs w:val="22"/>
        </w:rPr>
        <w:fldChar w:fldCharType="end"/>
      </w:r>
      <w:r w:rsidRPr="0092212C">
        <w:rPr>
          <w:sz w:val="22"/>
          <w:szCs w:val="22"/>
        </w:rPr>
        <w:t>. The aluminum alloy's addition of silicon content will lower the aluminum's liquid point and increase its fluidity and tensile strength</w:t>
      </w:r>
      <w:r w:rsidRPr="0092212C">
        <w:rPr>
          <w:sz w:val="22"/>
          <w:szCs w:val="22"/>
        </w:rPr>
        <w:fldChar w:fldCharType="begin" w:fldLock="1"/>
      </w:r>
      <w:r w:rsidRPr="0092212C">
        <w:rPr>
          <w:sz w:val="22"/>
          <w:szCs w:val="22"/>
        </w:rPr>
        <w:instrText>ADDIN CSL_CITATION {"citationItems":[{"id":"ITEM-1","itemData":{"DOI":"10.1088/1757-899X/71/1/012057","ISSN":"1757899X","abstract":"Aluminium alloys are widely used in The tribological properties of Al-Si alloys are affected by shape and distribution of silicon particles, and addition of automotive industries. This is particularly due to the alloying elements such as copper, magnesium, nickel, and real need to weight saving for more reduction of fuel zinc often combined with a suitable heat treatment [1-3]. consumption. The typical alloying elements are The excellent tribological properties Al-Si alloys have led copper, magnesium, manganese, silicon, and zinc. to their extensive uses in engineering application, Surfaces of aluminium alloys have a brilliant lustre in particularly in plain bearings, internal combustion engine dry environment due to the formation of a shielding pistons, and cylinder liners [4, 5]. Silicon is present as a layer of aluminium oxide. Aluminium alloys of the uniformly distributed fine particle in the structure. However, when the primary silicon appears as coarse 4xxx, 5xxx and 6xxx series, containing major polyhedral particles, the strength properties decrease with elemental additives of Mg and Si, are now being used increasing silicon content, but the hardness goes on to replace steel panels in various automobile increasing because of the increase in the number of silicon industries. In this work we are interested to particles [6]. The high-temperature creep resistance of investigate the mechanical properties of aluminium magnesium alloys was discussed, with special reference to alloy by varying the percentage of silicon. The results Mg-Al and Mg-Y alloys. Mg-Al solid-solution alloys are showed that with the increasing of silicon content the superior to Al-Mg solid-solution alloys in terms of creep resistance. This is attributed to the high internal stress solidification time increased, as also a decreasing the typical of an HCP structure having only two independent liquids temperature. The tensile strength of basal slip systems [7]. Manganese is also able to change aluminium alloy is increased with increased silicon the morphology of the iron-rich phases from platelets to a content up to 6 %. more cubic form or to globules. These morphologies improve","author":[{"dropping-particle":"","family":"Kumar","given":"Vipin","non-dropping-particle":"","parse-names":false,"suffix":""},{"dropping-particle":"","family":"Mehdi","given":"Husain","non-dropping-particle":"","parse-names":false,"suffix":""},{"dropping-particle":"","family":"Kumar","given":"Arpit","non-dropping-particle":"","parse-names":false,"suffix":""}],"container-title":"International Research Journal of Engineering and Technology (IRJET)","id":"ITEM-1","issue":"4","issued":{"date-parts":[["2015"]]},"page":"1326-1330","title":"Effect of silicon content on the mechanical properties of aluminum alloy","type":"article-journal","volume":"2"},"uris":["http://www.mendeley.com/documents/?uuid=3fb14702-faa1-4dbb-86be-80568c58405f"]}],"mendeley":{"formattedCitation":"[28]","plainTextFormattedCitation":"[28]","previouslyFormattedCitation":"[28]"},"properties":{"noteIndex":0},"schema":"https://github.com/citation-style-language/schema/raw/master/csl-citation.json"}</w:instrText>
      </w:r>
      <w:r w:rsidRPr="0092212C">
        <w:rPr>
          <w:sz w:val="22"/>
          <w:szCs w:val="22"/>
        </w:rPr>
        <w:fldChar w:fldCharType="separate"/>
      </w:r>
      <w:r w:rsidRPr="0092212C">
        <w:rPr>
          <w:noProof/>
          <w:sz w:val="22"/>
          <w:szCs w:val="22"/>
        </w:rPr>
        <w:t>[28]</w:t>
      </w:r>
      <w:r w:rsidRPr="0092212C">
        <w:rPr>
          <w:sz w:val="22"/>
          <w:szCs w:val="22"/>
        </w:rPr>
        <w:fldChar w:fldCharType="end"/>
      </w:r>
      <w:r w:rsidRPr="0092212C">
        <w:rPr>
          <w:sz w:val="22"/>
          <w:szCs w:val="22"/>
        </w:rPr>
        <w:t>.</w:t>
      </w:r>
    </w:p>
    <w:p w14:paraId="4A0E1C11" w14:textId="77777777" w:rsidR="00FB6DB5" w:rsidRPr="006501ED" w:rsidRDefault="00BE61C1" w:rsidP="00BE61C1">
      <w:pPr>
        <w:pStyle w:val="BodyText"/>
        <w:spacing w:line="276" w:lineRule="auto"/>
        <w:rPr>
          <w:sz w:val="22"/>
        </w:rPr>
      </w:pPr>
      <w:r w:rsidRPr="0092212C">
        <w:rPr>
          <w:sz w:val="22"/>
          <w:szCs w:val="22"/>
        </w:rPr>
        <w:t>This research will be studied about sand with certain wetness as a cooling medium toward the fatigue characteristics steel material AISI 4140.</w:t>
      </w:r>
    </w:p>
    <w:p w14:paraId="1A579FF4" w14:textId="77777777" w:rsidR="008A55B5" w:rsidRPr="00441B7E" w:rsidRDefault="00FB6DB5">
      <w:pPr>
        <w:pStyle w:val="Heading1"/>
        <w:rPr>
          <w:rFonts w:ascii="Times New Roman" w:eastAsia="MS Mincho" w:hAnsi="Times New Roman"/>
          <w:sz w:val="28"/>
        </w:rPr>
      </w:pPr>
      <w:r>
        <w:rPr>
          <w:rFonts w:ascii="Times New Roman" w:eastAsia="MS Mincho" w:hAnsi="Times New Roman"/>
          <w:sz w:val="28"/>
        </w:rPr>
        <w:t>Research Methodology</w:t>
      </w:r>
    </w:p>
    <w:p w14:paraId="2EA01D12" w14:textId="32F1FB60" w:rsidR="008A55B5" w:rsidRPr="006501ED" w:rsidRDefault="00057766" w:rsidP="004A52E1">
      <w:pPr>
        <w:pStyle w:val="Heading2"/>
        <w:spacing w:line="276" w:lineRule="auto"/>
        <w:rPr>
          <w:sz w:val="22"/>
        </w:rPr>
      </w:pPr>
      <w:r w:rsidRPr="006501ED">
        <w:rPr>
          <w:sz w:val="22"/>
        </w:rPr>
        <w:t>M</w:t>
      </w:r>
      <w:r w:rsidR="00D57D37">
        <w:rPr>
          <w:sz w:val="22"/>
        </w:rPr>
        <w:t>aterial</w:t>
      </w:r>
    </w:p>
    <w:p w14:paraId="500AD050" w14:textId="3927F935" w:rsidR="00D57D37" w:rsidRPr="00D57D37" w:rsidRDefault="00D57D37" w:rsidP="00D57D37">
      <w:pPr>
        <w:pStyle w:val="BodyText"/>
        <w:spacing w:line="276" w:lineRule="auto"/>
        <w:rPr>
          <w:sz w:val="22"/>
        </w:rPr>
      </w:pPr>
      <w:r w:rsidRPr="00D57D37">
        <w:rPr>
          <w:sz w:val="22"/>
          <w:szCs w:val="22"/>
        </w:rPr>
        <w:t>The material used is AISI 4140 steel with a carbon content of ± 0.40%. This steel undergoes hardening treatment at a temperature of 850</w:t>
      </w:r>
      <w:r w:rsidRPr="00D57D37">
        <w:rPr>
          <w:sz w:val="22"/>
          <w:szCs w:val="22"/>
          <w:vertAlign w:val="superscript"/>
        </w:rPr>
        <w:t>0</w:t>
      </w:r>
      <w:r w:rsidRPr="00D57D37">
        <w:rPr>
          <w:sz w:val="22"/>
          <w:szCs w:val="22"/>
        </w:rPr>
        <w:t>C and then cooled using sand in dry, half wet, and wet conditions.</w:t>
      </w:r>
    </w:p>
    <w:p w14:paraId="32B47B65" w14:textId="31091520" w:rsidR="008A55B5" w:rsidRPr="006501ED" w:rsidRDefault="00D57D37" w:rsidP="004A52E1">
      <w:pPr>
        <w:pStyle w:val="Heading2"/>
        <w:spacing w:line="276" w:lineRule="auto"/>
        <w:rPr>
          <w:sz w:val="22"/>
        </w:rPr>
      </w:pPr>
      <w:r>
        <w:rPr>
          <w:sz w:val="22"/>
        </w:rPr>
        <w:t>Cooling Media</w:t>
      </w:r>
    </w:p>
    <w:p w14:paraId="0B28FF1A" w14:textId="494A38CF" w:rsidR="00D5556A" w:rsidRPr="00D5556A" w:rsidRDefault="00D5556A" w:rsidP="00D5556A">
      <w:pPr>
        <w:pStyle w:val="BodyText"/>
        <w:spacing w:line="276" w:lineRule="auto"/>
        <w:rPr>
          <w:sz w:val="22"/>
        </w:rPr>
      </w:pPr>
      <w:r w:rsidRPr="00D5556A">
        <w:rPr>
          <w:sz w:val="22"/>
          <w:szCs w:val="22"/>
        </w:rPr>
        <w:t>The media used to cool the steel after the hardening treatment is sand with dry sand conditions, half wet sand with a volume ratio of sand and water is 4:1, and wet sand with a volume composition of 4:2. The volume used is liters.</w:t>
      </w:r>
    </w:p>
    <w:p w14:paraId="77BA7DC4" w14:textId="2176852B" w:rsidR="00D57D37" w:rsidRPr="006501ED" w:rsidRDefault="00D5556A" w:rsidP="00D57D37">
      <w:pPr>
        <w:pStyle w:val="Heading2"/>
        <w:spacing w:line="276" w:lineRule="auto"/>
        <w:rPr>
          <w:sz w:val="22"/>
        </w:rPr>
      </w:pPr>
      <w:r>
        <w:rPr>
          <w:sz w:val="22"/>
        </w:rPr>
        <w:t>Sample Preparataion</w:t>
      </w:r>
    </w:p>
    <w:p w14:paraId="285548B2" w14:textId="77777777" w:rsidR="00D5556A" w:rsidRDefault="00D5556A" w:rsidP="00D5556A">
      <w:pPr>
        <w:pStyle w:val="BodyText"/>
        <w:spacing w:line="276" w:lineRule="auto"/>
        <w:rPr>
          <w:sz w:val="22"/>
          <w:szCs w:val="22"/>
        </w:rPr>
      </w:pPr>
      <w:r w:rsidRPr="00D5556A">
        <w:rPr>
          <w:sz w:val="22"/>
          <w:szCs w:val="22"/>
        </w:rPr>
        <w:t>The number of samples used was 12 for the fatigue test and four samples for material hardness testing. Samples were given hardening heat treatment at 850</w:t>
      </w:r>
      <w:r w:rsidRPr="00D5556A">
        <w:rPr>
          <w:sz w:val="22"/>
          <w:szCs w:val="22"/>
          <w:vertAlign w:val="superscript"/>
        </w:rPr>
        <w:t>0</w:t>
      </w:r>
      <w:r w:rsidRPr="00D5556A">
        <w:rPr>
          <w:sz w:val="22"/>
          <w:szCs w:val="22"/>
        </w:rPr>
        <w:t>C for 17 minutes for fatigue test materials, while materials for hardness tests lasted 28 minutes. The next process is cooling down by using sand as a cooling medium—this sand with certain conditions to have different cooling rates. The samples provided by hardening are cooled to an environmental temperature.</w:t>
      </w:r>
    </w:p>
    <w:p w14:paraId="169AB755" w14:textId="1F5FA048" w:rsidR="00D5556A" w:rsidRPr="000252B8" w:rsidRDefault="000252B8" w:rsidP="000252B8">
      <w:pPr>
        <w:pStyle w:val="BodyText"/>
        <w:spacing w:line="276" w:lineRule="auto"/>
        <w:rPr>
          <w:sz w:val="22"/>
          <w:szCs w:val="22"/>
        </w:rPr>
      </w:pPr>
      <w:r>
        <w:rPr>
          <w:noProof/>
          <w:sz w:val="22"/>
          <w:szCs w:val="22"/>
        </w:rPr>
        <w:drawing>
          <wp:inline distT="0" distB="0" distL="0" distR="0" wp14:anchorId="69FD8155" wp14:editId="1ED280BE">
            <wp:extent cx="3203575" cy="725170"/>
            <wp:effectExtent l="0" t="0" r="0" b="11430"/>
            <wp:docPr id="3" name="Picture 3" descr="../../../../../Downloads/Figure%20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Figure%201.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3575" cy="725170"/>
                    </a:xfrm>
                    <a:prstGeom prst="rect">
                      <a:avLst/>
                    </a:prstGeom>
                    <a:noFill/>
                    <a:ln>
                      <a:noFill/>
                    </a:ln>
                  </pic:spPr>
                </pic:pic>
              </a:graphicData>
            </a:graphic>
          </wp:inline>
        </w:drawing>
      </w:r>
    </w:p>
    <w:p w14:paraId="5B366FA5" w14:textId="1632A9D7" w:rsidR="00D5556A" w:rsidRPr="00D5556A" w:rsidRDefault="00D5556A" w:rsidP="00D5556A">
      <w:pPr>
        <w:pStyle w:val="BodyText"/>
        <w:spacing w:line="276" w:lineRule="auto"/>
        <w:ind w:firstLine="0"/>
        <w:jc w:val="center"/>
      </w:pPr>
      <w:r w:rsidRPr="00D5556A">
        <w:t>Figure 1. Specimen for fatigue testing</w:t>
      </w:r>
    </w:p>
    <w:p w14:paraId="75821664" w14:textId="2E70342C" w:rsidR="00D5556A" w:rsidRPr="00D5556A" w:rsidRDefault="00D5556A" w:rsidP="00D5556A">
      <w:pPr>
        <w:pStyle w:val="BodyText"/>
        <w:spacing w:line="276" w:lineRule="auto"/>
        <w:rPr>
          <w:sz w:val="22"/>
        </w:rPr>
      </w:pPr>
      <w:r w:rsidRPr="00D5556A">
        <w:rPr>
          <w:sz w:val="22"/>
          <w:szCs w:val="22"/>
        </w:rPr>
        <w:t>The final process is tempering. Tempering is performed at 250</w:t>
      </w:r>
      <w:r w:rsidRPr="00D5556A">
        <w:rPr>
          <w:sz w:val="22"/>
          <w:szCs w:val="22"/>
          <w:vertAlign w:val="superscript"/>
        </w:rPr>
        <w:t>0</w:t>
      </w:r>
      <w:r w:rsidRPr="00D5556A">
        <w:rPr>
          <w:sz w:val="22"/>
          <w:szCs w:val="22"/>
        </w:rPr>
        <w:t xml:space="preserve">C with a 30-minute hold time for all </w:t>
      </w:r>
      <w:r w:rsidRPr="00D5556A">
        <w:rPr>
          <w:sz w:val="22"/>
          <w:szCs w:val="22"/>
        </w:rPr>
        <w:lastRenderedPageBreak/>
        <w:t xml:space="preserve">samples. The fatigue test sample used refers to the JIS Z 2274 Standard with </w:t>
      </w:r>
      <w:r>
        <w:rPr>
          <w:sz w:val="22"/>
          <w:szCs w:val="22"/>
        </w:rPr>
        <w:t>dimensions in the Figure 1</w:t>
      </w:r>
      <w:r w:rsidRPr="00D5556A">
        <w:rPr>
          <w:sz w:val="22"/>
          <w:szCs w:val="22"/>
        </w:rPr>
        <w:t>. While the sample used for the hardness test has a cylindrical shape and dimensions, as shown in Figure 2.</w:t>
      </w:r>
    </w:p>
    <w:p w14:paraId="16A43EC1" w14:textId="75B4E544" w:rsidR="00D5556A" w:rsidRDefault="000252B8" w:rsidP="00D5556A">
      <w:pPr>
        <w:pStyle w:val="BodyText"/>
        <w:spacing w:line="276" w:lineRule="auto"/>
        <w:ind w:firstLine="0"/>
        <w:jc w:val="center"/>
        <w:rPr>
          <w:sz w:val="22"/>
        </w:rPr>
      </w:pPr>
      <w:r>
        <w:rPr>
          <w:noProof/>
          <w:sz w:val="22"/>
        </w:rPr>
        <w:drawing>
          <wp:inline distT="0" distB="0" distL="0" distR="0" wp14:anchorId="0F020CE4" wp14:editId="0AA0DE79">
            <wp:extent cx="1440000" cy="789970"/>
            <wp:effectExtent l="0" t="0" r="8255" b="0"/>
            <wp:docPr id="4" name="Picture 4" descr="../../../../../Downloads/Figure%202.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Figure%202.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789970"/>
                    </a:xfrm>
                    <a:prstGeom prst="rect">
                      <a:avLst/>
                    </a:prstGeom>
                    <a:noFill/>
                    <a:ln>
                      <a:noFill/>
                    </a:ln>
                  </pic:spPr>
                </pic:pic>
              </a:graphicData>
            </a:graphic>
          </wp:inline>
        </w:drawing>
      </w:r>
    </w:p>
    <w:p w14:paraId="5C20A066" w14:textId="3D368C91" w:rsidR="00D5556A" w:rsidRPr="006501ED" w:rsidRDefault="00D5556A" w:rsidP="00D5556A">
      <w:pPr>
        <w:pStyle w:val="BodyText"/>
        <w:spacing w:line="276" w:lineRule="auto"/>
        <w:ind w:firstLine="0"/>
        <w:jc w:val="center"/>
        <w:rPr>
          <w:sz w:val="22"/>
        </w:rPr>
      </w:pPr>
      <w:r>
        <w:rPr>
          <w:sz w:val="22"/>
        </w:rPr>
        <w:t>Figure 2. Specimen’s dimension for hardness testing</w:t>
      </w:r>
    </w:p>
    <w:p w14:paraId="3610D260" w14:textId="58FA66A1" w:rsidR="00D57D37" w:rsidRPr="006501ED" w:rsidRDefault="00BA0A64" w:rsidP="00D57D37">
      <w:pPr>
        <w:pStyle w:val="Heading2"/>
        <w:spacing w:line="276" w:lineRule="auto"/>
        <w:rPr>
          <w:sz w:val="22"/>
        </w:rPr>
      </w:pPr>
      <w:r>
        <w:rPr>
          <w:sz w:val="22"/>
        </w:rPr>
        <w:t>Testing Equipment</w:t>
      </w:r>
    </w:p>
    <w:p w14:paraId="4A2139FD" w14:textId="303EA4F7" w:rsidR="00D57D37" w:rsidRPr="006501ED" w:rsidRDefault="00BA0A64" w:rsidP="00BA0A64">
      <w:pPr>
        <w:pStyle w:val="BodyText"/>
        <w:spacing w:line="276" w:lineRule="auto"/>
        <w:rPr>
          <w:sz w:val="22"/>
        </w:rPr>
      </w:pPr>
      <w:r w:rsidRPr="00BA0A64">
        <w:rPr>
          <w:sz w:val="22"/>
          <w:szCs w:val="22"/>
        </w:rPr>
        <w:t xml:space="preserve">Hardness testing was conducted at </w:t>
      </w:r>
      <w:proofErr w:type="spellStart"/>
      <w:r w:rsidRPr="00BA0A64">
        <w:rPr>
          <w:sz w:val="22"/>
          <w:szCs w:val="22"/>
        </w:rPr>
        <w:t>Laboratorium</w:t>
      </w:r>
      <w:proofErr w:type="spellEnd"/>
      <w:r w:rsidRPr="00BA0A64">
        <w:rPr>
          <w:sz w:val="22"/>
          <w:szCs w:val="22"/>
        </w:rPr>
        <w:t xml:space="preserve"> </w:t>
      </w:r>
      <w:proofErr w:type="spellStart"/>
      <w:r w:rsidRPr="00BA0A64">
        <w:rPr>
          <w:sz w:val="22"/>
          <w:szCs w:val="22"/>
        </w:rPr>
        <w:t>Metalurgi</w:t>
      </w:r>
      <w:proofErr w:type="spellEnd"/>
      <w:r w:rsidRPr="00BA0A64">
        <w:rPr>
          <w:sz w:val="22"/>
          <w:szCs w:val="22"/>
        </w:rPr>
        <w:t xml:space="preserve"> BLD PT. Krakatau Steel using Hardness Vickers Tester, with </w:t>
      </w:r>
      <w:proofErr w:type="spellStart"/>
      <w:r w:rsidRPr="00BA0A64">
        <w:rPr>
          <w:sz w:val="22"/>
          <w:szCs w:val="22"/>
        </w:rPr>
        <w:t>Wolpert</w:t>
      </w:r>
      <w:proofErr w:type="spellEnd"/>
      <w:r w:rsidRPr="00BA0A64">
        <w:rPr>
          <w:sz w:val="22"/>
          <w:szCs w:val="22"/>
        </w:rPr>
        <w:t xml:space="preserve"> Dia-2-RC. Sample’s roughness used a surface roughness tester with brand of </w:t>
      </w:r>
      <w:proofErr w:type="spellStart"/>
      <w:r w:rsidRPr="00BA0A64">
        <w:rPr>
          <w:sz w:val="22"/>
          <w:szCs w:val="22"/>
        </w:rPr>
        <w:t>Mahr</w:t>
      </w:r>
      <w:proofErr w:type="spellEnd"/>
      <w:r w:rsidRPr="00BA0A64">
        <w:rPr>
          <w:sz w:val="22"/>
          <w:szCs w:val="22"/>
        </w:rPr>
        <w:t xml:space="preserve"> </w:t>
      </w:r>
      <w:proofErr w:type="spellStart"/>
      <w:r w:rsidRPr="00BA0A64">
        <w:rPr>
          <w:sz w:val="22"/>
          <w:szCs w:val="22"/>
        </w:rPr>
        <w:t>Perthern</w:t>
      </w:r>
      <w:proofErr w:type="spellEnd"/>
      <w:r w:rsidRPr="00BA0A64">
        <w:rPr>
          <w:sz w:val="22"/>
          <w:szCs w:val="22"/>
        </w:rPr>
        <w:t xml:space="preserve">, Model 5SP. The fatigue testing was conducted at </w:t>
      </w:r>
      <w:proofErr w:type="spellStart"/>
      <w:r w:rsidRPr="00BA0A64">
        <w:rPr>
          <w:sz w:val="22"/>
          <w:szCs w:val="22"/>
        </w:rPr>
        <w:t>Balai</w:t>
      </w:r>
      <w:proofErr w:type="spellEnd"/>
      <w:r w:rsidRPr="00BA0A64">
        <w:rPr>
          <w:sz w:val="22"/>
          <w:szCs w:val="22"/>
        </w:rPr>
        <w:t xml:space="preserve"> </w:t>
      </w:r>
      <w:proofErr w:type="spellStart"/>
      <w:r w:rsidRPr="00BA0A64">
        <w:rPr>
          <w:sz w:val="22"/>
          <w:szCs w:val="22"/>
        </w:rPr>
        <w:t>Besar</w:t>
      </w:r>
      <w:proofErr w:type="spellEnd"/>
      <w:r w:rsidRPr="00BA0A64">
        <w:rPr>
          <w:sz w:val="22"/>
          <w:szCs w:val="22"/>
        </w:rPr>
        <w:t xml:space="preserve"> </w:t>
      </w:r>
      <w:proofErr w:type="spellStart"/>
      <w:r w:rsidRPr="00BA0A64">
        <w:rPr>
          <w:sz w:val="22"/>
          <w:szCs w:val="22"/>
        </w:rPr>
        <w:t>Teknologi</w:t>
      </w:r>
      <w:proofErr w:type="spellEnd"/>
      <w:r w:rsidRPr="00BA0A64">
        <w:rPr>
          <w:sz w:val="22"/>
          <w:szCs w:val="22"/>
        </w:rPr>
        <w:t xml:space="preserve"> </w:t>
      </w:r>
      <w:proofErr w:type="spellStart"/>
      <w:r w:rsidRPr="00BA0A64">
        <w:rPr>
          <w:sz w:val="22"/>
          <w:szCs w:val="22"/>
        </w:rPr>
        <w:t>Kekuatan</w:t>
      </w:r>
      <w:proofErr w:type="spellEnd"/>
      <w:r w:rsidRPr="00BA0A64">
        <w:rPr>
          <w:sz w:val="22"/>
          <w:szCs w:val="22"/>
        </w:rPr>
        <w:t xml:space="preserve"> </w:t>
      </w:r>
      <w:proofErr w:type="spellStart"/>
      <w:r w:rsidRPr="00BA0A64">
        <w:rPr>
          <w:sz w:val="22"/>
          <w:szCs w:val="22"/>
        </w:rPr>
        <w:t>Struktur</w:t>
      </w:r>
      <w:proofErr w:type="spellEnd"/>
      <w:r w:rsidRPr="00BA0A64">
        <w:rPr>
          <w:sz w:val="22"/>
          <w:szCs w:val="22"/>
        </w:rPr>
        <w:t xml:space="preserve"> BPPT, with PUPN 0223 testing machine at frequency of 50 Hz. Olympus Metallurgical Microscope used to observe microstructure, was conducted at Metallurgical laboratory of the Faculty of Engineering, </w:t>
      </w:r>
      <w:proofErr w:type="spellStart"/>
      <w:r w:rsidRPr="00BA0A64">
        <w:rPr>
          <w:sz w:val="22"/>
          <w:szCs w:val="22"/>
        </w:rPr>
        <w:t>Universitas</w:t>
      </w:r>
      <w:proofErr w:type="spellEnd"/>
      <w:r w:rsidRPr="00BA0A64">
        <w:rPr>
          <w:sz w:val="22"/>
          <w:szCs w:val="22"/>
        </w:rPr>
        <w:t xml:space="preserve"> Sultan </w:t>
      </w:r>
      <w:proofErr w:type="spellStart"/>
      <w:r w:rsidRPr="00BA0A64">
        <w:rPr>
          <w:sz w:val="22"/>
          <w:szCs w:val="22"/>
        </w:rPr>
        <w:t>Ageng</w:t>
      </w:r>
      <w:proofErr w:type="spellEnd"/>
      <w:r w:rsidRPr="00BA0A64">
        <w:rPr>
          <w:sz w:val="22"/>
          <w:szCs w:val="22"/>
        </w:rPr>
        <w:t xml:space="preserve"> </w:t>
      </w:r>
      <w:proofErr w:type="spellStart"/>
      <w:r w:rsidRPr="00BA0A64">
        <w:rPr>
          <w:sz w:val="22"/>
          <w:szCs w:val="22"/>
        </w:rPr>
        <w:t>Tirtayasa</w:t>
      </w:r>
      <w:proofErr w:type="spellEnd"/>
      <w:r>
        <w:rPr>
          <w:sz w:val="22"/>
          <w:szCs w:val="22"/>
        </w:rPr>
        <w:t>.</w:t>
      </w:r>
    </w:p>
    <w:p w14:paraId="6CADAF4E" w14:textId="77777777" w:rsidR="008A55B5" w:rsidRPr="00441B7E" w:rsidRDefault="00FB6DB5" w:rsidP="004A52E1">
      <w:pPr>
        <w:pStyle w:val="Heading1"/>
        <w:spacing w:line="276" w:lineRule="auto"/>
        <w:rPr>
          <w:rFonts w:ascii="Times New Roman" w:eastAsia="MS Mincho" w:hAnsi="Times New Roman"/>
          <w:sz w:val="28"/>
        </w:rPr>
      </w:pPr>
      <w:r>
        <w:rPr>
          <w:rFonts w:ascii="Times New Roman" w:eastAsia="MS Mincho" w:hAnsi="Times New Roman"/>
          <w:sz w:val="28"/>
        </w:rPr>
        <w:t>Results and Discussion</w:t>
      </w:r>
    </w:p>
    <w:p w14:paraId="16F8A055" w14:textId="353337DB" w:rsidR="002420B9" w:rsidRPr="00351A15" w:rsidRDefault="002420B9" w:rsidP="002420B9">
      <w:pPr>
        <w:pStyle w:val="Heading2"/>
        <w:rPr>
          <w:sz w:val="22"/>
          <w:szCs w:val="22"/>
        </w:rPr>
      </w:pPr>
      <w:r w:rsidRPr="00351A15">
        <w:rPr>
          <w:sz w:val="22"/>
          <w:szCs w:val="22"/>
        </w:rPr>
        <w:t xml:space="preserve">Chemical Composition </w:t>
      </w:r>
    </w:p>
    <w:p w14:paraId="5E2B275D" w14:textId="5B2BAA5A" w:rsidR="00CE6E91" w:rsidRDefault="002420B9" w:rsidP="002420B9">
      <w:pPr>
        <w:pStyle w:val="Heading2"/>
        <w:numPr>
          <w:ilvl w:val="0"/>
          <w:numId w:val="0"/>
        </w:numPr>
        <w:spacing w:line="276" w:lineRule="auto"/>
        <w:ind w:firstLine="288"/>
        <w:jc w:val="both"/>
        <w:rPr>
          <w:i w:val="0"/>
        </w:rPr>
      </w:pPr>
      <w:r w:rsidRPr="002420B9">
        <w:rPr>
          <w:i w:val="0"/>
        </w:rPr>
        <w:t>The cooling media of the sample after the hardening process has no significant influence on its chemical composition. Several elements have increased chemical content, namely Mn, Si, Cr, and Al. While the decreased content is C, P, S, Cu, Mo, and V. Details of the amount of change can be seen in Table 1.</w:t>
      </w:r>
      <w:r w:rsidR="00CE6E91" w:rsidRPr="002420B9">
        <w:rPr>
          <w:i w:val="0"/>
        </w:rPr>
        <w:t xml:space="preserve"> </w:t>
      </w:r>
    </w:p>
    <w:p w14:paraId="5D5277AD" w14:textId="2AC58867" w:rsidR="00BA0A64" w:rsidRPr="00BA0A64" w:rsidRDefault="00BA0A64" w:rsidP="00BA0A64">
      <w:pPr>
        <w:rPr>
          <w:sz w:val="18"/>
          <w:szCs w:val="18"/>
        </w:rPr>
      </w:pPr>
      <w:r w:rsidRPr="00BA0A64">
        <w:rPr>
          <w:sz w:val="18"/>
          <w:szCs w:val="18"/>
        </w:rPr>
        <w:t>Table 1. Chemical content of material before and after heat treatment</w:t>
      </w:r>
    </w:p>
    <w:tbl>
      <w:tblPr>
        <w:tblW w:w="4728" w:type="dxa"/>
        <w:tblInd w:w="247" w:type="dxa"/>
        <w:tblLook w:val="04A0" w:firstRow="1" w:lastRow="0" w:firstColumn="1" w:lastColumn="0" w:noHBand="0" w:noVBand="1"/>
      </w:tblPr>
      <w:tblGrid>
        <w:gridCol w:w="941"/>
        <w:gridCol w:w="994"/>
        <w:gridCol w:w="843"/>
        <w:gridCol w:w="975"/>
        <w:gridCol w:w="975"/>
      </w:tblGrid>
      <w:tr w:rsidR="00BA0A64" w:rsidRPr="00BA0A64" w14:paraId="30E0B92A" w14:textId="77777777" w:rsidTr="00BA0A64">
        <w:trPr>
          <w:trHeight w:val="227"/>
        </w:trPr>
        <w:tc>
          <w:tcPr>
            <w:tcW w:w="941" w:type="dxa"/>
            <w:vMerge w:val="restart"/>
            <w:tcBorders>
              <w:top w:val="single" w:sz="4" w:space="0" w:color="auto"/>
              <w:left w:val="single" w:sz="4" w:space="0" w:color="auto"/>
              <w:right w:val="single" w:sz="4" w:space="0" w:color="auto"/>
            </w:tcBorders>
            <w:shd w:val="clear" w:color="auto" w:fill="auto"/>
            <w:vAlign w:val="center"/>
            <w:hideMark/>
          </w:tcPr>
          <w:p w14:paraId="3BFC4DCA"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Elements</w:t>
            </w:r>
          </w:p>
        </w:tc>
        <w:tc>
          <w:tcPr>
            <w:tcW w:w="3787" w:type="dxa"/>
            <w:gridSpan w:val="4"/>
            <w:tcBorders>
              <w:top w:val="single" w:sz="4" w:space="0" w:color="auto"/>
              <w:left w:val="nil"/>
              <w:bottom w:val="single" w:sz="4" w:space="0" w:color="auto"/>
              <w:right w:val="single" w:sz="4" w:space="0" w:color="auto"/>
            </w:tcBorders>
            <w:shd w:val="clear" w:color="auto" w:fill="auto"/>
            <w:vAlign w:val="center"/>
            <w:hideMark/>
          </w:tcPr>
          <w:p w14:paraId="59411573"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Material</w:t>
            </w:r>
          </w:p>
        </w:tc>
      </w:tr>
      <w:tr w:rsidR="00BA0A64" w:rsidRPr="00BA0A64" w14:paraId="26FCC2EE" w14:textId="77777777" w:rsidTr="00BA0A64">
        <w:trPr>
          <w:trHeight w:val="227"/>
        </w:trPr>
        <w:tc>
          <w:tcPr>
            <w:tcW w:w="941" w:type="dxa"/>
            <w:vMerge/>
            <w:tcBorders>
              <w:left w:val="single" w:sz="4" w:space="0" w:color="auto"/>
              <w:bottom w:val="single" w:sz="4" w:space="0" w:color="auto"/>
              <w:right w:val="single" w:sz="4" w:space="0" w:color="auto"/>
            </w:tcBorders>
            <w:shd w:val="clear" w:color="auto" w:fill="auto"/>
            <w:vAlign w:val="center"/>
            <w:hideMark/>
          </w:tcPr>
          <w:p w14:paraId="382C58AD" w14:textId="77777777" w:rsidR="00BA0A64" w:rsidRPr="00BA0A64" w:rsidRDefault="00BA0A64" w:rsidP="00A50D50">
            <w:pPr>
              <w:rPr>
                <w:rFonts w:ascii="Times" w:hAnsi="Times" w:cs="Arial"/>
                <w:color w:val="000000"/>
                <w:sz w:val="18"/>
                <w:szCs w:val="18"/>
              </w:rPr>
            </w:pPr>
          </w:p>
        </w:tc>
        <w:tc>
          <w:tcPr>
            <w:tcW w:w="994" w:type="dxa"/>
            <w:tcBorders>
              <w:top w:val="nil"/>
              <w:left w:val="nil"/>
              <w:bottom w:val="single" w:sz="4" w:space="0" w:color="auto"/>
              <w:right w:val="single" w:sz="4" w:space="0" w:color="auto"/>
            </w:tcBorders>
            <w:shd w:val="clear" w:color="auto" w:fill="auto"/>
            <w:vAlign w:val="center"/>
            <w:hideMark/>
          </w:tcPr>
          <w:p w14:paraId="1852A537"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RM</w:t>
            </w:r>
          </w:p>
        </w:tc>
        <w:tc>
          <w:tcPr>
            <w:tcW w:w="843" w:type="dxa"/>
            <w:tcBorders>
              <w:top w:val="nil"/>
              <w:left w:val="nil"/>
              <w:bottom w:val="single" w:sz="4" w:space="0" w:color="auto"/>
              <w:right w:val="single" w:sz="4" w:space="0" w:color="auto"/>
            </w:tcBorders>
            <w:shd w:val="clear" w:color="auto" w:fill="auto"/>
            <w:vAlign w:val="center"/>
            <w:hideMark/>
          </w:tcPr>
          <w:p w14:paraId="3598E395"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DS</w:t>
            </w:r>
          </w:p>
        </w:tc>
        <w:tc>
          <w:tcPr>
            <w:tcW w:w="975" w:type="dxa"/>
            <w:tcBorders>
              <w:top w:val="nil"/>
              <w:left w:val="nil"/>
              <w:bottom w:val="single" w:sz="4" w:space="0" w:color="auto"/>
              <w:right w:val="single" w:sz="4" w:space="0" w:color="auto"/>
            </w:tcBorders>
            <w:shd w:val="clear" w:color="auto" w:fill="auto"/>
            <w:vAlign w:val="center"/>
            <w:hideMark/>
          </w:tcPr>
          <w:p w14:paraId="455F923C"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DW</w:t>
            </w:r>
          </w:p>
        </w:tc>
        <w:tc>
          <w:tcPr>
            <w:tcW w:w="975" w:type="dxa"/>
            <w:tcBorders>
              <w:top w:val="nil"/>
              <w:left w:val="nil"/>
              <w:bottom w:val="single" w:sz="4" w:space="0" w:color="auto"/>
              <w:right w:val="single" w:sz="4" w:space="0" w:color="auto"/>
            </w:tcBorders>
            <w:shd w:val="clear" w:color="auto" w:fill="auto"/>
            <w:vAlign w:val="center"/>
            <w:hideMark/>
          </w:tcPr>
          <w:p w14:paraId="7E79F018"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WS</w:t>
            </w:r>
          </w:p>
        </w:tc>
      </w:tr>
      <w:tr w:rsidR="00BA0A64" w:rsidRPr="00BA0A64" w14:paraId="22489DD8"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49CEE1D4"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C</w:t>
            </w:r>
          </w:p>
        </w:tc>
        <w:tc>
          <w:tcPr>
            <w:tcW w:w="994" w:type="dxa"/>
            <w:tcBorders>
              <w:top w:val="nil"/>
              <w:left w:val="nil"/>
              <w:bottom w:val="single" w:sz="4" w:space="0" w:color="auto"/>
              <w:right w:val="single" w:sz="4" w:space="0" w:color="auto"/>
            </w:tcBorders>
            <w:shd w:val="clear" w:color="auto" w:fill="auto"/>
            <w:vAlign w:val="center"/>
            <w:hideMark/>
          </w:tcPr>
          <w:p w14:paraId="20BA52CA"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4045</w:t>
            </w:r>
          </w:p>
        </w:tc>
        <w:tc>
          <w:tcPr>
            <w:tcW w:w="843" w:type="dxa"/>
            <w:tcBorders>
              <w:top w:val="nil"/>
              <w:left w:val="nil"/>
              <w:bottom w:val="single" w:sz="4" w:space="0" w:color="auto"/>
              <w:right w:val="single" w:sz="4" w:space="0" w:color="auto"/>
            </w:tcBorders>
            <w:shd w:val="clear" w:color="auto" w:fill="auto"/>
            <w:vAlign w:val="center"/>
            <w:hideMark/>
          </w:tcPr>
          <w:p w14:paraId="2706E1E1"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3965</w:t>
            </w:r>
          </w:p>
        </w:tc>
        <w:tc>
          <w:tcPr>
            <w:tcW w:w="975" w:type="dxa"/>
            <w:tcBorders>
              <w:top w:val="nil"/>
              <w:left w:val="nil"/>
              <w:bottom w:val="single" w:sz="4" w:space="0" w:color="auto"/>
              <w:right w:val="single" w:sz="4" w:space="0" w:color="auto"/>
            </w:tcBorders>
            <w:shd w:val="clear" w:color="auto" w:fill="auto"/>
            <w:vAlign w:val="center"/>
            <w:hideMark/>
          </w:tcPr>
          <w:p w14:paraId="4E144E0D"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3957</w:t>
            </w:r>
          </w:p>
        </w:tc>
        <w:tc>
          <w:tcPr>
            <w:tcW w:w="975" w:type="dxa"/>
            <w:tcBorders>
              <w:top w:val="nil"/>
              <w:left w:val="nil"/>
              <w:bottom w:val="single" w:sz="4" w:space="0" w:color="auto"/>
              <w:right w:val="single" w:sz="4" w:space="0" w:color="auto"/>
            </w:tcBorders>
            <w:shd w:val="clear" w:color="auto" w:fill="auto"/>
            <w:vAlign w:val="center"/>
            <w:hideMark/>
          </w:tcPr>
          <w:p w14:paraId="7C033657"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3941</w:t>
            </w:r>
          </w:p>
        </w:tc>
      </w:tr>
      <w:tr w:rsidR="00BA0A64" w:rsidRPr="00BA0A64" w14:paraId="4ED34CBB"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56DC3338" w14:textId="77777777" w:rsidR="00BA0A64" w:rsidRPr="00BA0A64" w:rsidRDefault="00BA0A64" w:rsidP="00A50D50">
            <w:pPr>
              <w:rPr>
                <w:rFonts w:ascii="Times" w:hAnsi="Times" w:cs="Arial"/>
                <w:color w:val="000000"/>
                <w:sz w:val="18"/>
                <w:szCs w:val="18"/>
              </w:rPr>
            </w:pPr>
            <w:proofErr w:type="spellStart"/>
            <w:r w:rsidRPr="00BA0A64">
              <w:rPr>
                <w:rFonts w:ascii="Times" w:hAnsi="Times" w:cs="Arial"/>
                <w:color w:val="000000"/>
                <w:sz w:val="18"/>
                <w:szCs w:val="18"/>
              </w:rPr>
              <w:t>Mn</w:t>
            </w:r>
            <w:proofErr w:type="spellEnd"/>
          </w:p>
        </w:tc>
        <w:tc>
          <w:tcPr>
            <w:tcW w:w="994" w:type="dxa"/>
            <w:tcBorders>
              <w:top w:val="nil"/>
              <w:left w:val="nil"/>
              <w:bottom w:val="single" w:sz="4" w:space="0" w:color="auto"/>
              <w:right w:val="single" w:sz="4" w:space="0" w:color="auto"/>
            </w:tcBorders>
            <w:shd w:val="clear" w:color="auto" w:fill="auto"/>
            <w:vAlign w:val="center"/>
            <w:hideMark/>
          </w:tcPr>
          <w:p w14:paraId="58A5DDA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7275</w:t>
            </w:r>
          </w:p>
        </w:tc>
        <w:tc>
          <w:tcPr>
            <w:tcW w:w="843" w:type="dxa"/>
            <w:tcBorders>
              <w:top w:val="nil"/>
              <w:left w:val="nil"/>
              <w:bottom w:val="single" w:sz="4" w:space="0" w:color="auto"/>
              <w:right w:val="single" w:sz="4" w:space="0" w:color="auto"/>
            </w:tcBorders>
            <w:shd w:val="clear" w:color="auto" w:fill="auto"/>
            <w:vAlign w:val="center"/>
            <w:hideMark/>
          </w:tcPr>
          <w:p w14:paraId="6E366374"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7599</w:t>
            </w:r>
          </w:p>
        </w:tc>
        <w:tc>
          <w:tcPr>
            <w:tcW w:w="975" w:type="dxa"/>
            <w:tcBorders>
              <w:top w:val="nil"/>
              <w:left w:val="nil"/>
              <w:bottom w:val="single" w:sz="4" w:space="0" w:color="auto"/>
              <w:right w:val="single" w:sz="4" w:space="0" w:color="auto"/>
            </w:tcBorders>
            <w:shd w:val="clear" w:color="auto" w:fill="auto"/>
            <w:vAlign w:val="center"/>
            <w:hideMark/>
          </w:tcPr>
          <w:p w14:paraId="37925406"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7648</w:t>
            </w:r>
          </w:p>
        </w:tc>
        <w:tc>
          <w:tcPr>
            <w:tcW w:w="975" w:type="dxa"/>
            <w:tcBorders>
              <w:top w:val="nil"/>
              <w:left w:val="nil"/>
              <w:bottom w:val="single" w:sz="4" w:space="0" w:color="auto"/>
              <w:right w:val="single" w:sz="4" w:space="0" w:color="auto"/>
            </w:tcBorders>
            <w:shd w:val="clear" w:color="auto" w:fill="auto"/>
            <w:vAlign w:val="center"/>
            <w:hideMark/>
          </w:tcPr>
          <w:p w14:paraId="03AE3FD4"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7677</w:t>
            </w:r>
          </w:p>
        </w:tc>
      </w:tr>
      <w:tr w:rsidR="00BA0A64" w:rsidRPr="00BA0A64" w14:paraId="524B791F"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1B337BED"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Si</w:t>
            </w:r>
          </w:p>
        </w:tc>
        <w:tc>
          <w:tcPr>
            <w:tcW w:w="994" w:type="dxa"/>
            <w:tcBorders>
              <w:top w:val="nil"/>
              <w:left w:val="nil"/>
              <w:bottom w:val="single" w:sz="4" w:space="0" w:color="auto"/>
              <w:right w:val="single" w:sz="4" w:space="0" w:color="auto"/>
            </w:tcBorders>
            <w:shd w:val="clear" w:color="auto" w:fill="auto"/>
            <w:vAlign w:val="center"/>
            <w:hideMark/>
          </w:tcPr>
          <w:p w14:paraId="2125EC58"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2792</w:t>
            </w:r>
          </w:p>
        </w:tc>
        <w:tc>
          <w:tcPr>
            <w:tcW w:w="843" w:type="dxa"/>
            <w:tcBorders>
              <w:top w:val="nil"/>
              <w:left w:val="nil"/>
              <w:bottom w:val="single" w:sz="4" w:space="0" w:color="auto"/>
              <w:right w:val="single" w:sz="4" w:space="0" w:color="auto"/>
            </w:tcBorders>
            <w:shd w:val="clear" w:color="auto" w:fill="auto"/>
            <w:vAlign w:val="center"/>
            <w:hideMark/>
          </w:tcPr>
          <w:p w14:paraId="46E8BD1E"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2805</w:t>
            </w:r>
          </w:p>
        </w:tc>
        <w:tc>
          <w:tcPr>
            <w:tcW w:w="975" w:type="dxa"/>
            <w:tcBorders>
              <w:top w:val="nil"/>
              <w:left w:val="nil"/>
              <w:bottom w:val="single" w:sz="4" w:space="0" w:color="auto"/>
              <w:right w:val="single" w:sz="4" w:space="0" w:color="auto"/>
            </w:tcBorders>
            <w:shd w:val="clear" w:color="auto" w:fill="auto"/>
            <w:vAlign w:val="center"/>
            <w:hideMark/>
          </w:tcPr>
          <w:p w14:paraId="69ABF6D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2812</w:t>
            </w:r>
          </w:p>
        </w:tc>
        <w:tc>
          <w:tcPr>
            <w:tcW w:w="975" w:type="dxa"/>
            <w:tcBorders>
              <w:top w:val="nil"/>
              <w:left w:val="nil"/>
              <w:bottom w:val="single" w:sz="4" w:space="0" w:color="auto"/>
              <w:right w:val="single" w:sz="4" w:space="0" w:color="auto"/>
            </w:tcBorders>
            <w:shd w:val="clear" w:color="auto" w:fill="auto"/>
            <w:vAlign w:val="center"/>
            <w:hideMark/>
          </w:tcPr>
          <w:p w14:paraId="052AB417"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2797</w:t>
            </w:r>
          </w:p>
        </w:tc>
      </w:tr>
      <w:tr w:rsidR="00BA0A64" w:rsidRPr="00BA0A64" w14:paraId="35C62B9A"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34727EE4"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P</w:t>
            </w:r>
          </w:p>
        </w:tc>
        <w:tc>
          <w:tcPr>
            <w:tcW w:w="994" w:type="dxa"/>
            <w:tcBorders>
              <w:top w:val="nil"/>
              <w:left w:val="nil"/>
              <w:bottom w:val="single" w:sz="4" w:space="0" w:color="auto"/>
              <w:right w:val="single" w:sz="4" w:space="0" w:color="auto"/>
            </w:tcBorders>
            <w:shd w:val="clear" w:color="auto" w:fill="auto"/>
            <w:vAlign w:val="center"/>
            <w:hideMark/>
          </w:tcPr>
          <w:p w14:paraId="277AC87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218</w:t>
            </w:r>
          </w:p>
        </w:tc>
        <w:tc>
          <w:tcPr>
            <w:tcW w:w="843" w:type="dxa"/>
            <w:tcBorders>
              <w:top w:val="nil"/>
              <w:left w:val="nil"/>
              <w:bottom w:val="single" w:sz="4" w:space="0" w:color="auto"/>
              <w:right w:val="single" w:sz="4" w:space="0" w:color="auto"/>
            </w:tcBorders>
            <w:shd w:val="clear" w:color="auto" w:fill="auto"/>
            <w:vAlign w:val="center"/>
            <w:hideMark/>
          </w:tcPr>
          <w:p w14:paraId="2C6A778B"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221</w:t>
            </w:r>
          </w:p>
        </w:tc>
        <w:tc>
          <w:tcPr>
            <w:tcW w:w="975" w:type="dxa"/>
            <w:tcBorders>
              <w:top w:val="nil"/>
              <w:left w:val="nil"/>
              <w:bottom w:val="single" w:sz="4" w:space="0" w:color="auto"/>
              <w:right w:val="single" w:sz="4" w:space="0" w:color="auto"/>
            </w:tcBorders>
            <w:shd w:val="clear" w:color="auto" w:fill="auto"/>
            <w:vAlign w:val="center"/>
            <w:hideMark/>
          </w:tcPr>
          <w:p w14:paraId="0B78ED4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201</w:t>
            </w:r>
          </w:p>
        </w:tc>
        <w:tc>
          <w:tcPr>
            <w:tcW w:w="975" w:type="dxa"/>
            <w:tcBorders>
              <w:top w:val="nil"/>
              <w:left w:val="nil"/>
              <w:bottom w:val="single" w:sz="4" w:space="0" w:color="auto"/>
              <w:right w:val="single" w:sz="4" w:space="0" w:color="auto"/>
            </w:tcBorders>
            <w:shd w:val="clear" w:color="auto" w:fill="auto"/>
            <w:vAlign w:val="center"/>
            <w:hideMark/>
          </w:tcPr>
          <w:p w14:paraId="3934B30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201</w:t>
            </w:r>
          </w:p>
        </w:tc>
      </w:tr>
      <w:tr w:rsidR="00BA0A64" w:rsidRPr="00BA0A64" w14:paraId="3E17A6CC"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0E839508"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S</w:t>
            </w:r>
          </w:p>
        </w:tc>
        <w:tc>
          <w:tcPr>
            <w:tcW w:w="994" w:type="dxa"/>
            <w:tcBorders>
              <w:top w:val="nil"/>
              <w:left w:val="nil"/>
              <w:bottom w:val="single" w:sz="4" w:space="0" w:color="auto"/>
              <w:right w:val="single" w:sz="4" w:space="0" w:color="auto"/>
            </w:tcBorders>
            <w:shd w:val="clear" w:color="auto" w:fill="auto"/>
            <w:vAlign w:val="center"/>
            <w:hideMark/>
          </w:tcPr>
          <w:p w14:paraId="68F8FE77"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036</w:t>
            </w:r>
          </w:p>
        </w:tc>
        <w:tc>
          <w:tcPr>
            <w:tcW w:w="843" w:type="dxa"/>
            <w:tcBorders>
              <w:top w:val="nil"/>
              <w:left w:val="nil"/>
              <w:bottom w:val="single" w:sz="4" w:space="0" w:color="auto"/>
              <w:right w:val="single" w:sz="4" w:space="0" w:color="auto"/>
            </w:tcBorders>
            <w:shd w:val="clear" w:color="auto" w:fill="auto"/>
            <w:vAlign w:val="center"/>
            <w:hideMark/>
          </w:tcPr>
          <w:p w14:paraId="3346FBAA"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021</w:t>
            </w:r>
          </w:p>
        </w:tc>
        <w:tc>
          <w:tcPr>
            <w:tcW w:w="975" w:type="dxa"/>
            <w:tcBorders>
              <w:top w:val="nil"/>
              <w:left w:val="nil"/>
              <w:bottom w:val="single" w:sz="4" w:space="0" w:color="auto"/>
              <w:right w:val="single" w:sz="4" w:space="0" w:color="auto"/>
            </w:tcBorders>
            <w:shd w:val="clear" w:color="auto" w:fill="auto"/>
            <w:vAlign w:val="center"/>
            <w:hideMark/>
          </w:tcPr>
          <w:p w14:paraId="453179D5"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014</w:t>
            </w:r>
          </w:p>
        </w:tc>
        <w:tc>
          <w:tcPr>
            <w:tcW w:w="975" w:type="dxa"/>
            <w:tcBorders>
              <w:top w:val="nil"/>
              <w:left w:val="nil"/>
              <w:bottom w:val="single" w:sz="4" w:space="0" w:color="auto"/>
              <w:right w:val="single" w:sz="4" w:space="0" w:color="auto"/>
            </w:tcBorders>
            <w:shd w:val="clear" w:color="auto" w:fill="auto"/>
            <w:vAlign w:val="center"/>
            <w:hideMark/>
          </w:tcPr>
          <w:p w14:paraId="161BA863"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021</w:t>
            </w:r>
          </w:p>
        </w:tc>
      </w:tr>
      <w:tr w:rsidR="00BA0A64" w:rsidRPr="00BA0A64" w14:paraId="72616230"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2C66A8DE"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Cr</w:t>
            </w:r>
          </w:p>
        </w:tc>
        <w:tc>
          <w:tcPr>
            <w:tcW w:w="994" w:type="dxa"/>
            <w:tcBorders>
              <w:top w:val="nil"/>
              <w:left w:val="nil"/>
              <w:bottom w:val="single" w:sz="4" w:space="0" w:color="auto"/>
              <w:right w:val="single" w:sz="4" w:space="0" w:color="auto"/>
            </w:tcBorders>
            <w:shd w:val="clear" w:color="auto" w:fill="auto"/>
            <w:vAlign w:val="center"/>
            <w:hideMark/>
          </w:tcPr>
          <w:p w14:paraId="79690E6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1.0029</w:t>
            </w:r>
          </w:p>
        </w:tc>
        <w:tc>
          <w:tcPr>
            <w:tcW w:w="843" w:type="dxa"/>
            <w:tcBorders>
              <w:top w:val="nil"/>
              <w:left w:val="nil"/>
              <w:bottom w:val="single" w:sz="4" w:space="0" w:color="auto"/>
              <w:right w:val="single" w:sz="4" w:space="0" w:color="auto"/>
            </w:tcBorders>
            <w:shd w:val="clear" w:color="auto" w:fill="auto"/>
            <w:vAlign w:val="center"/>
            <w:hideMark/>
          </w:tcPr>
          <w:p w14:paraId="4E5BA498"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1.0049</w:t>
            </w:r>
          </w:p>
        </w:tc>
        <w:tc>
          <w:tcPr>
            <w:tcW w:w="975" w:type="dxa"/>
            <w:tcBorders>
              <w:top w:val="nil"/>
              <w:left w:val="nil"/>
              <w:bottom w:val="single" w:sz="4" w:space="0" w:color="auto"/>
              <w:right w:val="single" w:sz="4" w:space="0" w:color="auto"/>
            </w:tcBorders>
            <w:shd w:val="clear" w:color="auto" w:fill="auto"/>
            <w:vAlign w:val="center"/>
            <w:hideMark/>
          </w:tcPr>
          <w:p w14:paraId="2CC64731"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9917</w:t>
            </w:r>
          </w:p>
        </w:tc>
        <w:tc>
          <w:tcPr>
            <w:tcW w:w="975" w:type="dxa"/>
            <w:tcBorders>
              <w:top w:val="nil"/>
              <w:left w:val="nil"/>
              <w:bottom w:val="single" w:sz="4" w:space="0" w:color="auto"/>
              <w:right w:val="single" w:sz="4" w:space="0" w:color="auto"/>
            </w:tcBorders>
            <w:shd w:val="clear" w:color="auto" w:fill="auto"/>
            <w:vAlign w:val="center"/>
            <w:hideMark/>
          </w:tcPr>
          <w:p w14:paraId="4DA5F2D3"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1.0058</w:t>
            </w:r>
          </w:p>
        </w:tc>
      </w:tr>
      <w:tr w:rsidR="00BA0A64" w:rsidRPr="00BA0A64" w14:paraId="2BC0B4AC"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1D00CDF7"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Cu</w:t>
            </w:r>
          </w:p>
        </w:tc>
        <w:tc>
          <w:tcPr>
            <w:tcW w:w="994" w:type="dxa"/>
            <w:tcBorders>
              <w:top w:val="nil"/>
              <w:left w:val="nil"/>
              <w:bottom w:val="single" w:sz="4" w:space="0" w:color="auto"/>
              <w:right w:val="single" w:sz="4" w:space="0" w:color="auto"/>
            </w:tcBorders>
            <w:shd w:val="clear" w:color="auto" w:fill="auto"/>
            <w:vAlign w:val="center"/>
            <w:hideMark/>
          </w:tcPr>
          <w:p w14:paraId="42EA4064"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391</w:t>
            </w:r>
          </w:p>
        </w:tc>
        <w:tc>
          <w:tcPr>
            <w:tcW w:w="843" w:type="dxa"/>
            <w:tcBorders>
              <w:top w:val="nil"/>
              <w:left w:val="nil"/>
              <w:bottom w:val="single" w:sz="4" w:space="0" w:color="auto"/>
              <w:right w:val="single" w:sz="4" w:space="0" w:color="auto"/>
            </w:tcBorders>
            <w:shd w:val="clear" w:color="auto" w:fill="auto"/>
            <w:vAlign w:val="center"/>
            <w:hideMark/>
          </w:tcPr>
          <w:p w14:paraId="2FB516FE"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370</w:t>
            </w:r>
          </w:p>
        </w:tc>
        <w:tc>
          <w:tcPr>
            <w:tcW w:w="975" w:type="dxa"/>
            <w:tcBorders>
              <w:top w:val="nil"/>
              <w:left w:val="nil"/>
              <w:bottom w:val="single" w:sz="4" w:space="0" w:color="auto"/>
              <w:right w:val="single" w:sz="4" w:space="0" w:color="auto"/>
            </w:tcBorders>
            <w:shd w:val="clear" w:color="auto" w:fill="auto"/>
            <w:vAlign w:val="center"/>
            <w:hideMark/>
          </w:tcPr>
          <w:p w14:paraId="513FDFD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361</w:t>
            </w:r>
          </w:p>
        </w:tc>
        <w:tc>
          <w:tcPr>
            <w:tcW w:w="975" w:type="dxa"/>
            <w:tcBorders>
              <w:top w:val="nil"/>
              <w:left w:val="nil"/>
              <w:bottom w:val="single" w:sz="4" w:space="0" w:color="auto"/>
              <w:right w:val="single" w:sz="4" w:space="0" w:color="auto"/>
            </w:tcBorders>
            <w:shd w:val="clear" w:color="auto" w:fill="auto"/>
            <w:vAlign w:val="center"/>
            <w:hideMark/>
          </w:tcPr>
          <w:p w14:paraId="1A7C406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372</w:t>
            </w:r>
          </w:p>
        </w:tc>
      </w:tr>
      <w:tr w:rsidR="00BA0A64" w:rsidRPr="00BA0A64" w14:paraId="303E78E7"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1ADFF5DD"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Mo</w:t>
            </w:r>
          </w:p>
        </w:tc>
        <w:tc>
          <w:tcPr>
            <w:tcW w:w="994" w:type="dxa"/>
            <w:tcBorders>
              <w:top w:val="nil"/>
              <w:left w:val="nil"/>
              <w:bottom w:val="single" w:sz="4" w:space="0" w:color="auto"/>
              <w:right w:val="single" w:sz="4" w:space="0" w:color="auto"/>
            </w:tcBorders>
            <w:shd w:val="clear" w:color="auto" w:fill="auto"/>
            <w:vAlign w:val="center"/>
            <w:hideMark/>
          </w:tcPr>
          <w:p w14:paraId="1CE7EEC9"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2457</w:t>
            </w:r>
          </w:p>
        </w:tc>
        <w:tc>
          <w:tcPr>
            <w:tcW w:w="843" w:type="dxa"/>
            <w:tcBorders>
              <w:top w:val="nil"/>
              <w:left w:val="nil"/>
              <w:bottom w:val="single" w:sz="4" w:space="0" w:color="auto"/>
              <w:right w:val="single" w:sz="4" w:space="0" w:color="auto"/>
            </w:tcBorders>
            <w:shd w:val="clear" w:color="auto" w:fill="auto"/>
            <w:vAlign w:val="center"/>
            <w:hideMark/>
          </w:tcPr>
          <w:p w14:paraId="08C06426"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2215</w:t>
            </w:r>
          </w:p>
        </w:tc>
        <w:tc>
          <w:tcPr>
            <w:tcW w:w="975" w:type="dxa"/>
            <w:tcBorders>
              <w:top w:val="nil"/>
              <w:left w:val="nil"/>
              <w:bottom w:val="single" w:sz="4" w:space="0" w:color="auto"/>
              <w:right w:val="single" w:sz="4" w:space="0" w:color="auto"/>
            </w:tcBorders>
            <w:shd w:val="clear" w:color="auto" w:fill="auto"/>
            <w:vAlign w:val="center"/>
            <w:hideMark/>
          </w:tcPr>
          <w:p w14:paraId="57CEB216"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2115</w:t>
            </w:r>
          </w:p>
        </w:tc>
        <w:tc>
          <w:tcPr>
            <w:tcW w:w="975" w:type="dxa"/>
            <w:tcBorders>
              <w:top w:val="nil"/>
              <w:left w:val="nil"/>
              <w:bottom w:val="single" w:sz="4" w:space="0" w:color="auto"/>
              <w:right w:val="single" w:sz="4" w:space="0" w:color="auto"/>
            </w:tcBorders>
            <w:shd w:val="clear" w:color="auto" w:fill="auto"/>
            <w:vAlign w:val="center"/>
            <w:hideMark/>
          </w:tcPr>
          <w:p w14:paraId="2F92DD3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2157</w:t>
            </w:r>
          </w:p>
        </w:tc>
      </w:tr>
      <w:tr w:rsidR="00BA0A64" w:rsidRPr="00BA0A64" w14:paraId="1293DE1E" w14:textId="77777777" w:rsidTr="00BA0A64">
        <w:trPr>
          <w:trHeight w:val="227"/>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67B1068A"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V</w:t>
            </w:r>
          </w:p>
        </w:tc>
        <w:tc>
          <w:tcPr>
            <w:tcW w:w="994" w:type="dxa"/>
            <w:tcBorders>
              <w:top w:val="nil"/>
              <w:left w:val="nil"/>
              <w:bottom w:val="single" w:sz="4" w:space="0" w:color="auto"/>
              <w:right w:val="single" w:sz="4" w:space="0" w:color="auto"/>
            </w:tcBorders>
            <w:shd w:val="clear" w:color="auto" w:fill="auto"/>
            <w:vAlign w:val="center"/>
            <w:hideMark/>
          </w:tcPr>
          <w:p w14:paraId="0D54C70F"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083</w:t>
            </w:r>
          </w:p>
        </w:tc>
        <w:tc>
          <w:tcPr>
            <w:tcW w:w="843" w:type="dxa"/>
            <w:tcBorders>
              <w:top w:val="nil"/>
              <w:left w:val="nil"/>
              <w:bottom w:val="single" w:sz="4" w:space="0" w:color="auto"/>
              <w:right w:val="single" w:sz="4" w:space="0" w:color="auto"/>
            </w:tcBorders>
            <w:shd w:val="clear" w:color="auto" w:fill="auto"/>
            <w:vAlign w:val="center"/>
            <w:hideMark/>
          </w:tcPr>
          <w:p w14:paraId="086545A5"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068</w:t>
            </w:r>
          </w:p>
        </w:tc>
        <w:tc>
          <w:tcPr>
            <w:tcW w:w="975" w:type="dxa"/>
            <w:tcBorders>
              <w:top w:val="nil"/>
              <w:left w:val="nil"/>
              <w:bottom w:val="single" w:sz="4" w:space="0" w:color="auto"/>
              <w:right w:val="single" w:sz="4" w:space="0" w:color="auto"/>
            </w:tcBorders>
            <w:shd w:val="clear" w:color="auto" w:fill="auto"/>
            <w:vAlign w:val="center"/>
            <w:hideMark/>
          </w:tcPr>
          <w:p w14:paraId="302D9173"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066</w:t>
            </w:r>
          </w:p>
        </w:tc>
        <w:tc>
          <w:tcPr>
            <w:tcW w:w="975" w:type="dxa"/>
            <w:tcBorders>
              <w:top w:val="nil"/>
              <w:left w:val="nil"/>
              <w:bottom w:val="single" w:sz="4" w:space="0" w:color="auto"/>
              <w:right w:val="single" w:sz="4" w:space="0" w:color="auto"/>
            </w:tcBorders>
            <w:shd w:val="clear" w:color="auto" w:fill="auto"/>
            <w:vAlign w:val="center"/>
            <w:hideMark/>
          </w:tcPr>
          <w:p w14:paraId="5F31BFB1"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069</w:t>
            </w:r>
          </w:p>
        </w:tc>
      </w:tr>
      <w:tr w:rsidR="00BA0A64" w:rsidRPr="00BA0A64" w14:paraId="31B08E5E" w14:textId="77777777" w:rsidTr="00BA0A64">
        <w:trPr>
          <w:trHeight w:val="227"/>
        </w:trPr>
        <w:tc>
          <w:tcPr>
            <w:tcW w:w="941" w:type="dxa"/>
            <w:tcBorders>
              <w:top w:val="single" w:sz="4" w:space="0" w:color="auto"/>
              <w:left w:val="single" w:sz="4" w:space="0" w:color="auto"/>
              <w:bottom w:val="single" w:sz="4" w:space="0" w:color="auto"/>
              <w:right w:val="single" w:sz="4" w:space="0" w:color="auto"/>
            </w:tcBorders>
            <w:shd w:val="clear" w:color="auto" w:fill="auto"/>
            <w:vAlign w:val="center"/>
          </w:tcPr>
          <w:p w14:paraId="4DBCDF31"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Al</w:t>
            </w:r>
          </w:p>
        </w:tc>
        <w:tc>
          <w:tcPr>
            <w:tcW w:w="994" w:type="dxa"/>
            <w:tcBorders>
              <w:top w:val="single" w:sz="4" w:space="0" w:color="auto"/>
              <w:left w:val="nil"/>
              <w:bottom w:val="single" w:sz="4" w:space="0" w:color="auto"/>
              <w:right w:val="single" w:sz="4" w:space="0" w:color="auto"/>
            </w:tcBorders>
            <w:shd w:val="clear" w:color="auto" w:fill="auto"/>
            <w:vAlign w:val="center"/>
          </w:tcPr>
          <w:p w14:paraId="61CB40C7"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214</w:t>
            </w:r>
          </w:p>
        </w:tc>
        <w:tc>
          <w:tcPr>
            <w:tcW w:w="843" w:type="dxa"/>
            <w:tcBorders>
              <w:top w:val="single" w:sz="4" w:space="0" w:color="auto"/>
              <w:left w:val="nil"/>
              <w:bottom w:val="single" w:sz="4" w:space="0" w:color="auto"/>
              <w:right w:val="single" w:sz="4" w:space="0" w:color="auto"/>
            </w:tcBorders>
            <w:shd w:val="clear" w:color="auto" w:fill="auto"/>
            <w:vAlign w:val="center"/>
          </w:tcPr>
          <w:p w14:paraId="4D80F44C"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262</w:t>
            </w:r>
          </w:p>
        </w:tc>
        <w:tc>
          <w:tcPr>
            <w:tcW w:w="975" w:type="dxa"/>
            <w:tcBorders>
              <w:top w:val="single" w:sz="4" w:space="0" w:color="auto"/>
              <w:left w:val="nil"/>
              <w:bottom w:val="single" w:sz="4" w:space="0" w:color="auto"/>
              <w:right w:val="single" w:sz="4" w:space="0" w:color="auto"/>
            </w:tcBorders>
            <w:shd w:val="clear" w:color="auto" w:fill="auto"/>
            <w:vAlign w:val="center"/>
          </w:tcPr>
          <w:p w14:paraId="6728F7ED"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230</w:t>
            </w:r>
          </w:p>
        </w:tc>
        <w:tc>
          <w:tcPr>
            <w:tcW w:w="975" w:type="dxa"/>
            <w:tcBorders>
              <w:top w:val="single" w:sz="4" w:space="0" w:color="auto"/>
              <w:left w:val="nil"/>
              <w:bottom w:val="single" w:sz="4" w:space="0" w:color="auto"/>
              <w:right w:val="single" w:sz="4" w:space="0" w:color="auto"/>
            </w:tcBorders>
            <w:shd w:val="clear" w:color="auto" w:fill="auto"/>
            <w:vAlign w:val="center"/>
          </w:tcPr>
          <w:p w14:paraId="29BC23A7" w14:textId="77777777" w:rsidR="00BA0A64" w:rsidRPr="00BA0A64" w:rsidRDefault="00BA0A64" w:rsidP="00A50D50">
            <w:pPr>
              <w:rPr>
                <w:rFonts w:ascii="Times" w:hAnsi="Times" w:cs="Arial"/>
                <w:color w:val="000000"/>
                <w:sz w:val="18"/>
                <w:szCs w:val="18"/>
              </w:rPr>
            </w:pPr>
            <w:r w:rsidRPr="00BA0A64">
              <w:rPr>
                <w:rFonts w:ascii="Times" w:hAnsi="Times" w:cs="Arial"/>
                <w:color w:val="000000"/>
                <w:sz w:val="18"/>
                <w:szCs w:val="18"/>
              </w:rPr>
              <w:t>0.0218</w:t>
            </w:r>
          </w:p>
        </w:tc>
      </w:tr>
    </w:tbl>
    <w:p w14:paraId="7428E6D6" w14:textId="77777777" w:rsidR="00BA0A64" w:rsidRDefault="00BA0A64" w:rsidP="00BA0A64">
      <w:pPr>
        <w:pStyle w:val="TTPSectionHeading"/>
        <w:spacing w:before="120" w:after="0" w:line="276" w:lineRule="auto"/>
        <w:ind w:firstLine="284"/>
        <w:rPr>
          <w:b w:val="0"/>
          <w:sz w:val="22"/>
          <w:szCs w:val="22"/>
        </w:rPr>
      </w:pPr>
      <w:r w:rsidRPr="00BA0A64">
        <w:rPr>
          <w:b w:val="0"/>
          <w:sz w:val="22"/>
          <w:szCs w:val="22"/>
        </w:rPr>
        <w:lastRenderedPageBreak/>
        <w:t>The sample used in this study was medium carbon steel with a carbon content of about 0.40%. After the hardening process, there was a slight decrease in carbon content. The change in surface hardness of the material is not caused by the carbon content but by the phase change during the hardening process.</w:t>
      </w:r>
    </w:p>
    <w:p w14:paraId="39B55074" w14:textId="602C83C5" w:rsidR="00BA0A64" w:rsidRDefault="00BA0A64" w:rsidP="00BA0A64">
      <w:pPr>
        <w:pStyle w:val="TTPSectionHeading"/>
        <w:spacing w:before="120" w:after="0" w:line="276" w:lineRule="auto"/>
        <w:ind w:firstLine="284"/>
        <w:rPr>
          <w:b w:val="0"/>
          <w:sz w:val="22"/>
          <w:szCs w:val="22"/>
        </w:rPr>
      </w:pPr>
      <w:r w:rsidRPr="00BA0A64">
        <w:rPr>
          <w:b w:val="0"/>
          <w:sz w:val="22"/>
          <w:szCs w:val="22"/>
        </w:rPr>
        <w:t>The most significant elements that change the percentage of content are sulfur (61.11%), vanadium (20.48%), molybdenum (13.92%), phosphorus (7.80%) and manganese (5.53%). Significant changes generally occur in samples cooled with semi-wet sand. Reduced vanadium content reduces wear-resistance and hardness. Vanadium will form hard carbides, which reduces the strength of the material. The reduced molybdenum content will weaken the tensile strength of the material. Please note that the molybdenum content in this sample is still within reasonable limits. The high Al content in steel can bind oxygen so that the material becomes brittle.</w:t>
      </w:r>
    </w:p>
    <w:p w14:paraId="2294BC52" w14:textId="419B924D" w:rsidR="00BA0A64" w:rsidRPr="00351A15" w:rsidRDefault="00BA0A64" w:rsidP="00BA0A64">
      <w:pPr>
        <w:pStyle w:val="Heading2"/>
        <w:rPr>
          <w:sz w:val="22"/>
          <w:szCs w:val="22"/>
        </w:rPr>
      </w:pPr>
      <w:r w:rsidRPr="00351A15">
        <w:rPr>
          <w:sz w:val="22"/>
          <w:szCs w:val="22"/>
        </w:rPr>
        <w:t>Microstructure</w:t>
      </w:r>
    </w:p>
    <w:p w14:paraId="56A808FA" w14:textId="77777777" w:rsidR="00BA0A64" w:rsidRDefault="00BA0A64" w:rsidP="00BA0A64">
      <w:pPr>
        <w:spacing w:line="276" w:lineRule="auto"/>
        <w:ind w:firstLine="284"/>
        <w:jc w:val="both"/>
        <w:rPr>
          <w:sz w:val="22"/>
          <w:szCs w:val="22"/>
        </w:rPr>
      </w:pPr>
      <w:r w:rsidRPr="00BA0A64">
        <w:rPr>
          <w:sz w:val="22"/>
          <w:szCs w:val="22"/>
        </w:rPr>
        <w:t xml:space="preserve">Before observing the microstructure, the sample was polished with sandpaper until it was smooth. After that, </w:t>
      </w:r>
      <w:proofErr w:type="spellStart"/>
      <w:r w:rsidRPr="00BA0A64">
        <w:rPr>
          <w:sz w:val="22"/>
          <w:szCs w:val="22"/>
        </w:rPr>
        <w:t>autosol</w:t>
      </w:r>
      <w:proofErr w:type="spellEnd"/>
      <w:r w:rsidRPr="00BA0A64">
        <w:rPr>
          <w:sz w:val="22"/>
          <w:szCs w:val="22"/>
        </w:rPr>
        <w:t xml:space="preserve"> was given to make it shiny and dipped in an etching solution (3% HNO3 and 97% alcohol) for 5 seconds and then dried. Microstructure photographs were carried out under a mi</w:t>
      </w:r>
      <w:r>
        <w:rPr>
          <w:sz w:val="22"/>
          <w:szCs w:val="22"/>
        </w:rPr>
        <w:t>croscope at 500X magnification.</w:t>
      </w:r>
    </w:p>
    <w:p w14:paraId="2293FE6F" w14:textId="076D3EBB" w:rsidR="00BA0A64" w:rsidRPr="00BA0A64" w:rsidRDefault="00BA0A64" w:rsidP="00BA0A64">
      <w:pPr>
        <w:spacing w:line="276" w:lineRule="auto"/>
        <w:ind w:firstLine="284"/>
        <w:jc w:val="both"/>
        <w:rPr>
          <w:sz w:val="22"/>
          <w:szCs w:val="22"/>
        </w:rPr>
      </w:pPr>
      <w:r w:rsidRPr="00BA0A64">
        <w:rPr>
          <w:sz w:val="22"/>
          <w:szCs w:val="22"/>
        </w:rPr>
        <w:t xml:space="preserve">From figure 3, we can see the differences in the microstructure of each sample. The microstructure of the raw material is </w:t>
      </w:r>
      <w:proofErr w:type="spellStart"/>
      <w:r w:rsidRPr="00BA0A64">
        <w:rPr>
          <w:sz w:val="22"/>
          <w:szCs w:val="22"/>
        </w:rPr>
        <w:t>martensite</w:t>
      </w:r>
      <w:proofErr w:type="spellEnd"/>
      <w:r w:rsidRPr="00BA0A64">
        <w:rPr>
          <w:sz w:val="22"/>
          <w:szCs w:val="22"/>
        </w:rPr>
        <w:t xml:space="preserve">, pearlite, and ferrite. </w:t>
      </w:r>
      <w:proofErr w:type="spellStart"/>
      <w:r w:rsidRPr="00BA0A64">
        <w:rPr>
          <w:sz w:val="22"/>
          <w:szCs w:val="22"/>
        </w:rPr>
        <w:t>Martensite</w:t>
      </w:r>
      <w:proofErr w:type="spellEnd"/>
      <w:r w:rsidRPr="00BA0A64">
        <w:rPr>
          <w:sz w:val="22"/>
          <w:szCs w:val="22"/>
        </w:rPr>
        <w:t xml:space="preserve"> looks like irregular needle-like fine lines, and it is hard and brittle. Also, the black pearlite structure is less visible. The soft structure of ferrite is white. Samples with dry sand cooling medium have a black pearlite structure and a white ferrite structure. The ferrite structure dominates in this sample so that the hardness of the sample is not too high. The ferrite structure is formed due to the slow cooling process. This condition is because sand is not a good conductor of heat. Different things happen to wet and half wet sand samples. The structure of </w:t>
      </w:r>
      <w:proofErr w:type="spellStart"/>
      <w:r w:rsidRPr="00BA0A64">
        <w:rPr>
          <w:sz w:val="22"/>
          <w:szCs w:val="22"/>
        </w:rPr>
        <w:t>martensite</w:t>
      </w:r>
      <w:proofErr w:type="spellEnd"/>
      <w:r w:rsidRPr="00BA0A64">
        <w:rPr>
          <w:sz w:val="22"/>
          <w:szCs w:val="22"/>
        </w:rPr>
        <w:t xml:space="preserve"> and pearlite dominates in these samples so that its surface's hardness has increased.</w:t>
      </w:r>
    </w:p>
    <w:p w14:paraId="334EA320" w14:textId="77777777" w:rsidR="00C16E27" w:rsidRDefault="00C16E27" w:rsidP="00C16E27">
      <w:pPr>
        <w:tabs>
          <w:tab w:val="left" w:pos="425"/>
          <w:tab w:val="left" w:pos="851"/>
        </w:tabs>
        <w:contextualSpacing/>
        <w:jc w:val="both"/>
      </w:pPr>
    </w:p>
    <w:p w14:paraId="6AD4D199" w14:textId="77777777" w:rsidR="00C16E27" w:rsidRDefault="00C16E27" w:rsidP="00BA0A64">
      <w:pPr>
        <w:tabs>
          <w:tab w:val="left" w:pos="425"/>
          <w:tab w:val="left" w:pos="851"/>
        </w:tabs>
        <w:contextual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628"/>
      </w:tblGrid>
      <w:tr w:rsidR="00C16E27" w14:paraId="23858A1D" w14:textId="77777777" w:rsidTr="00C16E27">
        <w:tc>
          <w:tcPr>
            <w:tcW w:w="2628" w:type="dxa"/>
          </w:tcPr>
          <w:p w14:paraId="1C5CA5B4" w14:textId="4066D4CC" w:rsidR="00C16E27" w:rsidRDefault="00C16E27" w:rsidP="00C16E27">
            <w:pPr>
              <w:tabs>
                <w:tab w:val="left" w:pos="425"/>
                <w:tab w:val="left" w:pos="851"/>
              </w:tabs>
              <w:contextualSpacing/>
            </w:pPr>
            <w:r w:rsidRPr="000A311E">
              <w:rPr>
                <w:noProof/>
                <w:sz w:val="24"/>
                <w:szCs w:val="24"/>
              </w:rPr>
              <w:drawing>
                <wp:inline distT="0" distB="0" distL="0" distR="0" wp14:anchorId="43FE5BF1" wp14:editId="4CBC1988">
                  <wp:extent cx="1512000" cy="1511643"/>
                  <wp:effectExtent l="0" t="0" r="12065"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2000" cy="1511643"/>
                          </a:xfrm>
                          <a:prstGeom prst="rect">
                            <a:avLst/>
                          </a:prstGeom>
                        </pic:spPr>
                      </pic:pic>
                    </a:graphicData>
                  </a:graphic>
                </wp:inline>
              </w:drawing>
            </w:r>
          </w:p>
        </w:tc>
        <w:tc>
          <w:tcPr>
            <w:tcW w:w="2628" w:type="dxa"/>
          </w:tcPr>
          <w:p w14:paraId="294DAA28" w14:textId="325E4BF1" w:rsidR="00C16E27" w:rsidRDefault="00C16E27" w:rsidP="00C16E27">
            <w:pPr>
              <w:tabs>
                <w:tab w:val="left" w:pos="425"/>
                <w:tab w:val="left" w:pos="851"/>
              </w:tabs>
              <w:contextualSpacing/>
            </w:pPr>
            <w:r w:rsidRPr="000A311E">
              <w:rPr>
                <w:noProof/>
                <w:sz w:val="24"/>
                <w:szCs w:val="24"/>
              </w:rPr>
              <w:drawing>
                <wp:inline distT="0" distB="0" distL="0" distR="0" wp14:anchorId="66943650" wp14:editId="47E8AEBD">
                  <wp:extent cx="1512000" cy="1512694"/>
                  <wp:effectExtent l="0" t="0" r="12065" b="114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12000" cy="1512694"/>
                          </a:xfrm>
                          <a:prstGeom prst="rect">
                            <a:avLst/>
                          </a:prstGeom>
                        </pic:spPr>
                      </pic:pic>
                    </a:graphicData>
                  </a:graphic>
                </wp:inline>
              </w:drawing>
            </w:r>
          </w:p>
        </w:tc>
      </w:tr>
      <w:tr w:rsidR="00C16E27" w14:paraId="4D007B74" w14:textId="77777777" w:rsidTr="00C16E27">
        <w:tc>
          <w:tcPr>
            <w:tcW w:w="2628" w:type="dxa"/>
          </w:tcPr>
          <w:p w14:paraId="55103C3F" w14:textId="66B0AB7F" w:rsidR="00C16E27" w:rsidRDefault="00C16E27" w:rsidP="00BA0A64">
            <w:pPr>
              <w:tabs>
                <w:tab w:val="left" w:pos="425"/>
                <w:tab w:val="left" w:pos="851"/>
              </w:tabs>
              <w:contextualSpacing/>
            </w:pPr>
            <w:r>
              <w:t>a</w:t>
            </w:r>
          </w:p>
        </w:tc>
        <w:tc>
          <w:tcPr>
            <w:tcW w:w="2628" w:type="dxa"/>
          </w:tcPr>
          <w:p w14:paraId="6AE42230" w14:textId="6BD1D2AF" w:rsidR="00C16E27" w:rsidRDefault="00C16E27" w:rsidP="00BA0A64">
            <w:pPr>
              <w:tabs>
                <w:tab w:val="left" w:pos="425"/>
                <w:tab w:val="left" w:pos="851"/>
              </w:tabs>
              <w:contextualSpacing/>
            </w:pPr>
            <w:r>
              <w:t>b</w:t>
            </w:r>
          </w:p>
        </w:tc>
      </w:tr>
      <w:tr w:rsidR="00C16E27" w14:paraId="3256D3E6" w14:textId="77777777" w:rsidTr="00C16E27">
        <w:tc>
          <w:tcPr>
            <w:tcW w:w="2628" w:type="dxa"/>
          </w:tcPr>
          <w:p w14:paraId="268D0043" w14:textId="3A68DE5E" w:rsidR="00C16E27" w:rsidRDefault="00C16E27" w:rsidP="00C16E27">
            <w:pPr>
              <w:tabs>
                <w:tab w:val="left" w:pos="425"/>
                <w:tab w:val="left" w:pos="851"/>
              </w:tabs>
              <w:contextualSpacing/>
            </w:pPr>
            <w:r w:rsidRPr="00BA0A64">
              <w:rPr>
                <w:noProof/>
                <w:sz w:val="24"/>
                <w:szCs w:val="24"/>
              </w:rPr>
              <w:drawing>
                <wp:inline distT="0" distB="0" distL="0" distR="0" wp14:anchorId="64279B15" wp14:editId="2A4A9FEA">
                  <wp:extent cx="1512000" cy="1515204"/>
                  <wp:effectExtent l="0" t="0" r="1206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12000" cy="1515204"/>
                          </a:xfrm>
                          <a:prstGeom prst="rect">
                            <a:avLst/>
                          </a:prstGeom>
                        </pic:spPr>
                      </pic:pic>
                    </a:graphicData>
                  </a:graphic>
                </wp:inline>
              </w:drawing>
            </w:r>
          </w:p>
        </w:tc>
        <w:tc>
          <w:tcPr>
            <w:tcW w:w="2628" w:type="dxa"/>
          </w:tcPr>
          <w:p w14:paraId="0A4FCC21" w14:textId="7845D757" w:rsidR="00C16E27" w:rsidRDefault="00C16E27" w:rsidP="00C16E27">
            <w:pPr>
              <w:tabs>
                <w:tab w:val="left" w:pos="425"/>
                <w:tab w:val="left" w:pos="851"/>
              </w:tabs>
              <w:contextualSpacing/>
            </w:pPr>
            <w:r w:rsidRPr="00BA0A64">
              <w:rPr>
                <w:noProof/>
                <w:sz w:val="24"/>
                <w:szCs w:val="24"/>
              </w:rPr>
              <w:drawing>
                <wp:inline distT="0" distB="0" distL="0" distR="0" wp14:anchorId="2A631C6B" wp14:editId="6FF224C5">
                  <wp:extent cx="1512000" cy="1514745"/>
                  <wp:effectExtent l="0" t="0" r="1206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12000" cy="1514745"/>
                          </a:xfrm>
                          <a:prstGeom prst="rect">
                            <a:avLst/>
                          </a:prstGeom>
                        </pic:spPr>
                      </pic:pic>
                    </a:graphicData>
                  </a:graphic>
                </wp:inline>
              </w:drawing>
            </w:r>
          </w:p>
        </w:tc>
        <w:bookmarkStart w:id="0" w:name="_GoBack"/>
        <w:bookmarkEnd w:id="0"/>
      </w:tr>
      <w:tr w:rsidR="00C16E27" w14:paraId="4D6E0CCE" w14:textId="77777777" w:rsidTr="00C16E27">
        <w:tc>
          <w:tcPr>
            <w:tcW w:w="2628" w:type="dxa"/>
          </w:tcPr>
          <w:p w14:paraId="480BE417" w14:textId="6B8C7384" w:rsidR="00C16E27" w:rsidRDefault="00C16E27" w:rsidP="00BA0A64">
            <w:pPr>
              <w:tabs>
                <w:tab w:val="left" w:pos="425"/>
                <w:tab w:val="left" w:pos="851"/>
              </w:tabs>
              <w:contextualSpacing/>
            </w:pPr>
            <w:r>
              <w:t>c</w:t>
            </w:r>
          </w:p>
        </w:tc>
        <w:tc>
          <w:tcPr>
            <w:tcW w:w="2628" w:type="dxa"/>
          </w:tcPr>
          <w:p w14:paraId="0B3A0F6A" w14:textId="0638772F" w:rsidR="00C16E27" w:rsidRDefault="00C16E27" w:rsidP="00BA0A64">
            <w:pPr>
              <w:tabs>
                <w:tab w:val="left" w:pos="425"/>
                <w:tab w:val="left" w:pos="851"/>
              </w:tabs>
              <w:contextualSpacing/>
            </w:pPr>
            <w:r>
              <w:t>d</w:t>
            </w:r>
          </w:p>
        </w:tc>
      </w:tr>
    </w:tbl>
    <w:p w14:paraId="0179C5A9" w14:textId="77777777" w:rsidR="00C16E27" w:rsidRDefault="00C16E27" w:rsidP="00BA0A64">
      <w:pPr>
        <w:tabs>
          <w:tab w:val="left" w:pos="425"/>
          <w:tab w:val="left" w:pos="851"/>
        </w:tabs>
        <w:contextualSpacing/>
      </w:pPr>
    </w:p>
    <w:p w14:paraId="4B95C643" w14:textId="77777777" w:rsidR="00BA0A64" w:rsidRPr="00BA0A64" w:rsidRDefault="00BA0A64" w:rsidP="00BA0A64">
      <w:pPr>
        <w:tabs>
          <w:tab w:val="left" w:pos="425"/>
          <w:tab w:val="left" w:pos="851"/>
        </w:tabs>
        <w:contextualSpacing/>
      </w:pPr>
      <w:r w:rsidRPr="00BA0A64">
        <w:t>Figure 3. Microstructure of specimens (a) raw material and in sand wetness condition: (b) dry sand, (c) semi-wet sand, and (d) wet sand</w:t>
      </w:r>
    </w:p>
    <w:p w14:paraId="4F43EB60" w14:textId="312E4116" w:rsidR="00C16E27" w:rsidRPr="00351A15" w:rsidRDefault="00C16E27" w:rsidP="00C16E27">
      <w:pPr>
        <w:pStyle w:val="Heading2"/>
        <w:rPr>
          <w:sz w:val="22"/>
          <w:szCs w:val="22"/>
        </w:rPr>
      </w:pPr>
      <w:r w:rsidRPr="00351A15">
        <w:rPr>
          <w:sz w:val="22"/>
          <w:szCs w:val="22"/>
        </w:rPr>
        <w:t>Hardness</w:t>
      </w:r>
    </w:p>
    <w:p w14:paraId="09EF20F0" w14:textId="77777777" w:rsidR="00C16E27" w:rsidRDefault="00C16E27" w:rsidP="00C16E27">
      <w:pPr>
        <w:spacing w:line="276" w:lineRule="auto"/>
        <w:ind w:firstLine="284"/>
        <w:jc w:val="both"/>
        <w:rPr>
          <w:sz w:val="22"/>
          <w:szCs w:val="22"/>
        </w:rPr>
      </w:pPr>
      <w:r w:rsidRPr="00C16E27">
        <w:rPr>
          <w:sz w:val="22"/>
          <w:szCs w:val="22"/>
        </w:rPr>
        <w:t>The material used in this research is AISI 4140 steel with a carbon content of about 0.40%. Samples with hardening treatment change chemical element content. Surface hardness testing was carried out at five different points, and the average value was determined. The change in hardness can be seen in Fig 4. The increase in surface hardness of the material occurred significantly in materials that were cooled with water-containing sand.</w:t>
      </w:r>
    </w:p>
    <w:p w14:paraId="0356BC59" w14:textId="77777777" w:rsidR="00C16E27" w:rsidRDefault="00C16E27" w:rsidP="00C16E27">
      <w:pPr>
        <w:spacing w:line="276" w:lineRule="auto"/>
        <w:ind w:firstLine="284"/>
        <w:jc w:val="both"/>
        <w:rPr>
          <w:sz w:val="22"/>
          <w:szCs w:val="22"/>
        </w:rPr>
      </w:pPr>
      <w:r w:rsidRPr="00C16E27">
        <w:rPr>
          <w:sz w:val="22"/>
          <w:szCs w:val="22"/>
        </w:rPr>
        <w:t>The increase in hardness can reach up to 48%. From this graph, it can be seen that the higher the cooling rate, the higher the hardness. Cooling using dry sand has decreased significantly. This condition is due to the relatively slow cooling speed of dry sand.</w:t>
      </w:r>
    </w:p>
    <w:p w14:paraId="0FA6C2F9" w14:textId="3184670B" w:rsidR="00C16E27" w:rsidRPr="00C16E27" w:rsidRDefault="00C16E27" w:rsidP="00C16E27">
      <w:pPr>
        <w:spacing w:line="276" w:lineRule="auto"/>
        <w:ind w:firstLine="284"/>
        <w:jc w:val="both"/>
        <w:rPr>
          <w:sz w:val="22"/>
          <w:szCs w:val="22"/>
        </w:rPr>
      </w:pPr>
      <w:r w:rsidRPr="00C16E27">
        <w:rPr>
          <w:sz w:val="22"/>
          <w:szCs w:val="22"/>
        </w:rPr>
        <w:t xml:space="preserve">This decrease in dry sand quenching hardness is due to an increase in the amount of phosphorus. Meanwhile, phosphorus is an impurity so that it can reduce the hardness and strength of the material. The increase in hardness of steel due to cooling wet sand was caused by the increase in </w:t>
      </w:r>
      <w:proofErr w:type="spellStart"/>
      <w:r w:rsidRPr="00C16E27">
        <w:rPr>
          <w:sz w:val="22"/>
          <w:szCs w:val="22"/>
        </w:rPr>
        <w:t>Mn</w:t>
      </w:r>
      <w:proofErr w:type="spellEnd"/>
      <w:r w:rsidRPr="00C16E27">
        <w:rPr>
          <w:sz w:val="22"/>
          <w:szCs w:val="22"/>
        </w:rPr>
        <w:t xml:space="preserve"> and Si content. These two elements have a role to play in increasing its hardness. Besides, </w:t>
      </w:r>
      <w:r w:rsidRPr="00C16E27">
        <w:rPr>
          <w:sz w:val="22"/>
          <w:szCs w:val="22"/>
        </w:rPr>
        <w:lastRenderedPageBreak/>
        <w:t>the high cooling rate also affects the microstructure. The higher the cooling rate, the less ferrite phase in the material. This condition will reduce the strength of the material.</w:t>
      </w:r>
    </w:p>
    <w:p w14:paraId="484DD818" w14:textId="23FD2F22" w:rsidR="00C16E27" w:rsidRDefault="000252B8" w:rsidP="000252B8">
      <w:pPr>
        <w:tabs>
          <w:tab w:val="left" w:pos="425"/>
          <w:tab w:val="left" w:pos="851"/>
        </w:tabs>
        <w:contextualSpacing/>
        <w:rPr>
          <w:rFonts w:ascii="Arial" w:hAnsi="Arial" w:cs="Arial"/>
        </w:rPr>
      </w:pPr>
      <w:r w:rsidRPr="000252B8">
        <w:rPr>
          <w:rFonts w:ascii="Arial" w:hAnsi="Arial" w:cs="Arial"/>
        </w:rPr>
        <w:drawing>
          <wp:inline distT="0" distB="0" distL="0" distR="0" wp14:anchorId="4305E532" wp14:editId="24E0F897">
            <wp:extent cx="2880000" cy="16782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0000" cy="1678282"/>
                    </a:xfrm>
                    <a:prstGeom prst="rect">
                      <a:avLst/>
                    </a:prstGeom>
                  </pic:spPr>
                </pic:pic>
              </a:graphicData>
            </a:graphic>
          </wp:inline>
        </w:drawing>
      </w:r>
    </w:p>
    <w:p w14:paraId="6D67F126" w14:textId="77777777" w:rsidR="00C16E27" w:rsidRPr="00351A15" w:rsidRDefault="00C16E27" w:rsidP="00351A15">
      <w:r w:rsidRPr="00351A15">
        <w:t>Figure 4. The effect of sand wetness on the hardness of the steel surface.</w:t>
      </w:r>
    </w:p>
    <w:p w14:paraId="38920782" w14:textId="77777777" w:rsidR="00E962F5" w:rsidRDefault="00E962F5" w:rsidP="004A52E1">
      <w:pPr>
        <w:pStyle w:val="BodyText"/>
        <w:spacing w:line="276" w:lineRule="auto"/>
      </w:pPr>
    </w:p>
    <w:p w14:paraId="3A6C8C1C" w14:textId="7927FB3A" w:rsidR="00351A15" w:rsidRPr="00351A15" w:rsidRDefault="00351A15" w:rsidP="00351A15">
      <w:pPr>
        <w:pStyle w:val="Heading2"/>
        <w:spacing w:line="276" w:lineRule="auto"/>
        <w:rPr>
          <w:sz w:val="22"/>
          <w:szCs w:val="22"/>
        </w:rPr>
      </w:pPr>
      <w:r w:rsidRPr="00351A15">
        <w:rPr>
          <w:sz w:val="22"/>
          <w:szCs w:val="22"/>
        </w:rPr>
        <w:t>Fatigue Strength</w:t>
      </w:r>
    </w:p>
    <w:p w14:paraId="2973A466" w14:textId="45764378" w:rsidR="00351A15" w:rsidRDefault="00351A15" w:rsidP="00351A15">
      <w:pPr>
        <w:spacing w:line="276" w:lineRule="auto"/>
        <w:ind w:firstLine="284"/>
        <w:jc w:val="both"/>
        <w:rPr>
          <w:sz w:val="22"/>
          <w:szCs w:val="22"/>
        </w:rPr>
      </w:pPr>
      <w:r w:rsidRPr="00351A15">
        <w:rPr>
          <w:sz w:val="22"/>
          <w:szCs w:val="22"/>
        </w:rPr>
        <w:t>The measurement of the material's fatigue strength is carried out using a rotary bending fatigue test machine. Stresses are taken in the 30-75% range of the material's maximum strength, namely 345, 493, and 690 MPa. The results of material fatigue testing can be seen in Figure 5.</w:t>
      </w:r>
    </w:p>
    <w:p w14:paraId="5476A61C" w14:textId="21F4A801" w:rsidR="00351A15" w:rsidRPr="00351A15" w:rsidRDefault="000252B8" w:rsidP="000252B8">
      <w:pPr>
        <w:spacing w:line="276" w:lineRule="auto"/>
        <w:rPr>
          <w:sz w:val="22"/>
          <w:szCs w:val="22"/>
        </w:rPr>
      </w:pPr>
      <w:r w:rsidRPr="000252B8">
        <w:rPr>
          <w:sz w:val="22"/>
          <w:szCs w:val="22"/>
        </w:rPr>
        <w:drawing>
          <wp:inline distT="0" distB="0" distL="0" distR="0" wp14:anchorId="3816033C" wp14:editId="51FAFB10">
            <wp:extent cx="2880000" cy="17794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80000" cy="1779427"/>
                    </a:xfrm>
                    <a:prstGeom prst="rect">
                      <a:avLst/>
                    </a:prstGeom>
                  </pic:spPr>
                </pic:pic>
              </a:graphicData>
            </a:graphic>
          </wp:inline>
        </w:drawing>
      </w:r>
    </w:p>
    <w:p w14:paraId="66CF5DD5" w14:textId="77777777" w:rsidR="00351A15" w:rsidRPr="00351A15" w:rsidRDefault="00351A15" w:rsidP="00351A15">
      <w:pPr>
        <w:contextualSpacing/>
      </w:pPr>
      <w:r w:rsidRPr="00351A15">
        <w:t>Figure 5 The effect of sand wetness on the steel’s fatigue life.</w:t>
      </w:r>
    </w:p>
    <w:p w14:paraId="3C4F902B" w14:textId="77777777" w:rsidR="00351A15" w:rsidRPr="00351A15" w:rsidRDefault="00351A15" w:rsidP="00351A15">
      <w:pPr>
        <w:jc w:val="both"/>
        <w:rPr>
          <w:sz w:val="22"/>
          <w:szCs w:val="22"/>
        </w:rPr>
      </w:pPr>
    </w:p>
    <w:p w14:paraId="4546BABA" w14:textId="77777777" w:rsidR="00351A15" w:rsidRPr="00351A15" w:rsidRDefault="00351A15" w:rsidP="00351A15">
      <w:pPr>
        <w:spacing w:line="276" w:lineRule="auto"/>
        <w:ind w:firstLine="284"/>
        <w:jc w:val="both"/>
        <w:rPr>
          <w:sz w:val="22"/>
          <w:szCs w:val="22"/>
        </w:rPr>
      </w:pPr>
      <w:r w:rsidRPr="00351A15">
        <w:rPr>
          <w:sz w:val="22"/>
          <w:szCs w:val="22"/>
        </w:rPr>
        <w:t xml:space="preserve">In general, steel AISI 4140, which is given hardening treatment, has a significant decrease in fatigue strength. At a stress of 345 MPa, the reduction in the fatigue life of the material can reach 5-70%. A unique thing happened to the material cooled with dry sand, namely the strength and fatigue strength decreased significantly. Rapid cooling decreases the fatigue life of the material, but the surface hardness increases quite significantly. </w:t>
      </w:r>
    </w:p>
    <w:p w14:paraId="535A88A7" w14:textId="77777777" w:rsidR="00351A15" w:rsidRPr="00351A15" w:rsidRDefault="00351A15" w:rsidP="00351A15">
      <w:pPr>
        <w:tabs>
          <w:tab w:val="left" w:pos="425"/>
          <w:tab w:val="left" w:pos="851"/>
        </w:tabs>
        <w:ind w:firstLine="426"/>
        <w:contextualSpacing/>
        <w:jc w:val="both"/>
        <w:rPr>
          <w:sz w:val="22"/>
          <w:szCs w:val="22"/>
        </w:rPr>
      </w:pPr>
      <w:r w:rsidRPr="00351A15">
        <w:rPr>
          <w:sz w:val="22"/>
          <w:szCs w:val="22"/>
        </w:rPr>
        <w:lastRenderedPageBreak/>
        <w:t>The fatigue life of the material has decreased in all cooling media conditions. Efforts to increase the fatigue strength of the material using hardening are not sufficient enough. Other heat treatment processes must accompany hardening to increase fatigue life and hardness linearly. In the samples with semi-wet and wet sand cooling media, the surface hardness increased. However, the tendency of challenging materials to be brittle and break easily.</w:t>
      </w:r>
    </w:p>
    <w:p w14:paraId="53395000" w14:textId="77777777" w:rsidR="00351A15" w:rsidRPr="00351A15" w:rsidRDefault="00351A15" w:rsidP="00351A15">
      <w:pPr>
        <w:tabs>
          <w:tab w:val="left" w:pos="425"/>
          <w:tab w:val="left" w:pos="851"/>
        </w:tabs>
        <w:contextualSpacing/>
        <w:jc w:val="both"/>
        <w:rPr>
          <w:sz w:val="22"/>
          <w:szCs w:val="22"/>
        </w:rPr>
      </w:pPr>
    </w:p>
    <w:p w14:paraId="58BEE7F7" w14:textId="399E4295" w:rsidR="00351A15" w:rsidRPr="00351A15" w:rsidRDefault="00351A15" w:rsidP="00351A15">
      <w:pPr>
        <w:pStyle w:val="Heading2"/>
        <w:rPr>
          <w:sz w:val="22"/>
          <w:szCs w:val="22"/>
        </w:rPr>
      </w:pPr>
      <w:r w:rsidRPr="00351A15">
        <w:rPr>
          <w:sz w:val="22"/>
          <w:szCs w:val="22"/>
        </w:rPr>
        <w:t>Fracture Surface</w:t>
      </w:r>
    </w:p>
    <w:p w14:paraId="788335EF" w14:textId="77777777" w:rsidR="00351A15" w:rsidRDefault="00351A15" w:rsidP="00351A15">
      <w:pPr>
        <w:pStyle w:val="ListParagraph"/>
        <w:adjustRightInd w:val="0"/>
        <w:ind w:left="0" w:firstLine="284"/>
        <w:jc w:val="both"/>
        <w:rPr>
          <w:rFonts w:ascii="Times New Roman" w:hAnsi="Times New Roman"/>
        </w:rPr>
      </w:pPr>
      <w:r w:rsidRPr="00351A15">
        <w:rPr>
          <w:rFonts w:ascii="Times New Roman" w:hAnsi="Times New Roman"/>
        </w:rPr>
        <w:t>The fracture surface section shows the characteristics of the material. The fracture mechanism always consists of three stages: the initial crack, the crack propagation, and the final fracture. The presence of stress concentrations acting on the surface of the material can trigger the initial cracks. The stress concentration can be in the form of keyways, changes in dimensions, and surface roughness after the manufacturing process.</w:t>
      </w:r>
    </w:p>
    <w:p w14:paraId="3658EFBB" w14:textId="77777777" w:rsidR="00351A15" w:rsidRPr="00351A15" w:rsidRDefault="00351A15" w:rsidP="00351A15">
      <w:pPr>
        <w:adjustRightInd w:val="0"/>
        <w:rPr>
          <w:sz w:val="22"/>
          <w:szCs w:val="22"/>
        </w:rPr>
      </w:pPr>
      <w:r w:rsidRPr="00351A15">
        <w:rPr>
          <w:noProof/>
          <w:sz w:val="22"/>
          <w:szCs w:val="22"/>
        </w:rPr>
        <w:drawing>
          <wp:inline distT="0" distB="0" distL="0" distR="0" wp14:anchorId="4715CBB1" wp14:editId="3F0086C6">
            <wp:extent cx="3204000" cy="1666303"/>
            <wp:effectExtent l="0" t="0" r="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4000" cy="1666303"/>
                    </a:xfrm>
                    <a:prstGeom prst="rect">
                      <a:avLst/>
                    </a:prstGeom>
                  </pic:spPr>
                </pic:pic>
              </a:graphicData>
            </a:graphic>
          </wp:inline>
        </w:drawing>
      </w:r>
    </w:p>
    <w:p w14:paraId="0CF1B001" w14:textId="77777777" w:rsidR="00351A15" w:rsidRPr="000C4393" w:rsidRDefault="00351A15" w:rsidP="00351A15">
      <w:pPr>
        <w:adjustRightInd w:val="0"/>
      </w:pPr>
      <w:r w:rsidRPr="000C4393">
        <w:t>Figure 6. Fracture surfaces in sand wetness conditions (a) non-treatment, (b) dry sand, (c) semi-wet sand, and (d) wet sand.</w:t>
      </w:r>
    </w:p>
    <w:p w14:paraId="2EF9CC63" w14:textId="77777777" w:rsidR="00351A15" w:rsidRPr="00351A15" w:rsidRDefault="00351A15" w:rsidP="00351A15">
      <w:pPr>
        <w:tabs>
          <w:tab w:val="left" w:pos="425"/>
          <w:tab w:val="left" w:pos="851"/>
        </w:tabs>
        <w:contextualSpacing/>
        <w:jc w:val="both"/>
        <w:rPr>
          <w:sz w:val="22"/>
          <w:szCs w:val="22"/>
        </w:rPr>
      </w:pPr>
    </w:p>
    <w:p w14:paraId="638889B5" w14:textId="77777777" w:rsidR="00351A15" w:rsidRPr="00351A15" w:rsidRDefault="00351A15" w:rsidP="00351A15">
      <w:pPr>
        <w:pStyle w:val="ListParagraph"/>
        <w:adjustRightInd w:val="0"/>
        <w:ind w:left="0" w:firstLine="284"/>
        <w:jc w:val="both"/>
        <w:rPr>
          <w:rFonts w:ascii="Times New Roman" w:hAnsi="Times New Roman"/>
        </w:rPr>
      </w:pPr>
      <w:r w:rsidRPr="00351A15">
        <w:rPr>
          <w:rFonts w:ascii="Times New Roman" w:hAnsi="Times New Roman"/>
          <w:lang w:val="en-US"/>
        </w:rPr>
        <w:t>Cracking can be caused by rough surface conditions that are not smooth. The crack spread area continues to grow during this stage as a result of continuous loading. A fracture failure occurs when a material with a crack cannot withstand the stress. This stage happens very quickly. Fatigue begins with the appearance of small, invisible cracks, which then spread during repeated loading until a brittle fracture occurs or the remaining cross-sectional area is too small to carry the load. The fracture is usually flat and bright. Usually occurs at stresses below the yield strength. These conditions are as shown in the image below. The crack propagation area is identified as on the beach mark.</w:t>
      </w:r>
    </w:p>
    <w:p w14:paraId="3498A03E" w14:textId="77777777" w:rsidR="008A55B5" w:rsidRPr="00441B7E" w:rsidRDefault="00FB6DB5" w:rsidP="004A52E1">
      <w:pPr>
        <w:pStyle w:val="Heading1"/>
        <w:spacing w:before="120" w:line="276" w:lineRule="auto"/>
        <w:rPr>
          <w:rFonts w:ascii="Times New Roman" w:eastAsia="MS Mincho" w:hAnsi="Times New Roman"/>
          <w:sz w:val="28"/>
        </w:rPr>
      </w:pPr>
      <w:r>
        <w:rPr>
          <w:rFonts w:ascii="Times New Roman" w:eastAsia="MS Mincho" w:hAnsi="Times New Roman"/>
          <w:sz w:val="28"/>
        </w:rPr>
        <w:lastRenderedPageBreak/>
        <w:t>Conclusion</w:t>
      </w:r>
    </w:p>
    <w:p w14:paraId="5E4830BB" w14:textId="77777777" w:rsidR="002C65B8" w:rsidRPr="00DF607F" w:rsidRDefault="00DF607F" w:rsidP="004A52E1">
      <w:pPr>
        <w:pStyle w:val="BodyText"/>
        <w:spacing w:line="276" w:lineRule="auto"/>
        <w:rPr>
          <w:sz w:val="22"/>
          <w:szCs w:val="22"/>
        </w:rPr>
      </w:pPr>
      <w:r w:rsidRPr="00DF607F">
        <w:rPr>
          <w:sz w:val="22"/>
          <w:szCs w:val="22"/>
        </w:rPr>
        <w:t>Heat treatment is a method to obtain the desired mechanical and chemical properties. However, the miss-selection of the process can reduce mechanical properties. From the previous description, it can be concluded as follows:</w:t>
      </w:r>
    </w:p>
    <w:p w14:paraId="12825758" w14:textId="77777777" w:rsidR="00DF607F" w:rsidRPr="00DF607F" w:rsidRDefault="00DF607F" w:rsidP="00DF607F">
      <w:pPr>
        <w:pStyle w:val="BodyText"/>
        <w:numPr>
          <w:ilvl w:val="0"/>
          <w:numId w:val="14"/>
        </w:numPr>
        <w:spacing w:line="276" w:lineRule="auto"/>
        <w:rPr>
          <w:sz w:val="22"/>
          <w:szCs w:val="22"/>
        </w:rPr>
      </w:pPr>
      <w:r w:rsidRPr="00DF607F">
        <w:rPr>
          <w:sz w:val="22"/>
          <w:szCs w:val="22"/>
        </w:rPr>
        <w:t>The hardening of heat-treated material reduces the fatigue life of the material.</w:t>
      </w:r>
    </w:p>
    <w:p w14:paraId="2D5D838B" w14:textId="77777777" w:rsidR="00DF607F" w:rsidRPr="00DF607F" w:rsidRDefault="00DF607F" w:rsidP="00DF607F">
      <w:pPr>
        <w:pStyle w:val="BodyText"/>
        <w:numPr>
          <w:ilvl w:val="0"/>
          <w:numId w:val="14"/>
        </w:numPr>
        <w:spacing w:line="276" w:lineRule="auto"/>
        <w:rPr>
          <w:sz w:val="22"/>
          <w:szCs w:val="22"/>
        </w:rPr>
      </w:pPr>
      <w:r w:rsidRPr="00DF607F">
        <w:rPr>
          <w:sz w:val="22"/>
          <w:szCs w:val="22"/>
        </w:rPr>
        <w:t>The higher the cooling rate in the hardening process, the harder the resulting material's surface will be.</w:t>
      </w:r>
    </w:p>
    <w:p w14:paraId="778C244A" w14:textId="77777777" w:rsidR="00DF607F" w:rsidRPr="00DF607F" w:rsidRDefault="00DF607F" w:rsidP="00DF607F">
      <w:pPr>
        <w:pStyle w:val="BodyText"/>
        <w:numPr>
          <w:ilvl w:val="0"/>
          <w:numId w:val="14"/>
        </w:numPr>
        <w:spacing w:line="276" w:lineRule="auto"/>
        <w:rPr>
          <w:sz w:val="22"/>
        </w:rPr>
      </w:pPr>
      <w:r w:rsidRPr="00DF607F">
        <w:rPr>
          <w:sz w:val="22"/>
          <w:szCs w:val="22"/>
        </w:rPr>
        <w:t xml:space="preserve">Changes in the material's mechanical properties are strongly influenced by the phase changes formed during the hardening treatment. </w:t>
      </w:r>
    </w:p>
    <w:p w14:paraId="56591EF2" w14:textId="77777777" w:rsidR="008A55B5" w:rsidRPr="00BC2AF0" w:rsidRDefault="00957A32" w:rsidP="004A52E1">
      <w:pPr>
        <w:pStyle w:val="Heading5"/>
        <w:spacing w:line="276" w:lineRule="auto"/>
        <w:rPr>
          <w:rFonts w:ascii="Times New Roman" w:eastAsia="MS Mincho" w:hAnsi="Times New Roman"/>
          <w:i w:val="0"/>
          <w:sz w:val="28"/>
        </w:rPr>
      </w:pPr>
      <w:r>
        <w:rPr>
          <w:rFonts w:ascii="Times New Roman" w:eastAsia="MS Mincho" w:hAnsi="Times New Roman"/>
          <w:i w:val="0"/>
          <w:sz w:val="28"/>
        </w:rPr>
        <w:t>Ackno</w:t>
      </w:r>
      <w:r w:rsidR="00A835AE">
        <w:rPr>
          <w:rFonts w:ascii="Times New Roman" w:eastAsia="MS Mincho" w:hAnsi="Times New Roman"/>
          <w:i w:val="0"/>
          <w:sz w:val="28"/>
        </w:rPr>
        <w:t>w</w:t>
      </w:r>
      <w:r>
        <w:rPr>
          <w:rFonts w:ascii="Times New Roman" w:eastAsia="MS Mincho" w:hAnsi="Times New Roman"/>
          <w:i w:val="0"/>
          <w:sz w:val="28"/>
        </w:rPr>
        <w:t>ledgement</w:t>
      </w:r>
    </w:p>
    <w:p w14:paraId="25B5376B" w14:textId="638000D1" w:rsidR="00DB37A9" w:rsidRPr="006501ED" w:rsidRDefault="00B05542" w:rsidP="00B05542">
      <w:pPr>
        <w:pStyle w:val="BodyText"/>
        <w:spacing w:line="276" w:lineRule="auto"/>
        <w:ind w:firstLine="284"/>
        <w:rPr>
          <w:sz w:val="22"/>
        </w:rPr>
      </w:pPr>
      <w:r>
        <w:rPr>
          <w:sz w:val="22"/>
        </w:rPr>
        <w:t>This research was</w:t>
      </w:r>
      <w:r w:rsidR="00DB37A9" w:rsidRPr="00DB37A9">
        <w:rPr>
          <w:sz w:val="22"/>
        </w:rPr>
        <w:t xml:space="preserve"> supported by Metallurgical Laboratory </w:t>
      </w:r>
      <w:r>
        <w:rPr>
          <w:sz w:val="22"/>
        </w:rPr>
        <w:t xml:space="preserve">- PT Krakatau Steel, </w:t>
      </w:r>
      <w:proofErr w:type="spellStart"/>
      <w:r>
        <w:rPr>
          <w:sz w:val="22"/>
        </w:rPr>
        <w:t>B</w:t>
      </w:r>
      <w:r w:rsidR="00DB37A9" w:rsidRPr="00DB37A9">
        <w:rPr>
          <w:sz w:val="22"/>
        </w:rPr>
        <w:t>alai</w:t>
      </w:r>
      <w:proofErr w:type="spellEnd"/>
      <w:r w:rsidR="00DB37A9" w:rsidRPr="00DB37A9">
        <w:rPr>
          <w:sz w:val="22"/>
        </w:rPr>
        <w:t xml:space="preserve"> </w:t>
      </w:r>
      <w:proofErr w:type="spellStart"/>
      <w:r>
        <w:rPr>
          <w:sz w:val="22"/>
        </w:rPr>
        <w:t>Besar</w:t>
      </w:r>
      <w:proofErr w:type="spellEnd"/>
      <w:r>
        <w:rPr>
          <w:sz w:val="22"/>
        </w:rPr>
        <w:t xml:space="preserve"> </w:t>
      </w:r>
      <w:proofErr w:type="spellStart"/>
      <w:r>
        <w:rPr>
          <w:sz w:val="22"/>
        </w:rPr>
        <w:t>T</w:t>
      </w:r>
      <w:r w:rsidR="00DB37A9" w:rsidRPr="00DB37A9">
        <w:rPr>
          <w:sz w:val="22"/>
        </w:rPr>
        <w:t>eknolo</w:t>
      </w:r>
      <w:r>
        <w:rPr>
          <w:sz w:val="22"/>
        </w:rPr>
        <w:t>gi</w:t>
      </w:r>
      <w:proofErr w:type="spellEnd"/>
      <w:r>
        <w:rPr>
          <w:sz w:val="22"/>
        </w:rPr>
        <w:t xml:space="preserve"> </w:t>
      </w:r>
      <w:proofErr w:type="spellStart"/>
      <w:r>
        <w:rPr>
          <w:sz w:val="22"/>
        </w:rPr>
        <w:t>Kekuatan</w:t>
      </w:r>
      <w:proofErr w:type="spellEnd"/>
      <w:r>
        <w:rPr>
          <w:sz w:val="22"/>
        </w:rPr>
        <w:t xml:space="preserve"> </w:t>
      </w:r>
      <w:proofErr w:type="spellStart"/>
      <w:r>
        <w:rPr>
          <w:sz w:val="22"/>
        </w:rPr>
        <w:t>Struktur</w:t>
      </w:r>
      <w:proofErr w:type="spellEnd"/>
      <w:r>
        <w:rPr>
          <w:sz w:val="22"/>
        </w:rPr>
        <w:t xml:space="preserve"> - BPPT, and Metallurgical L</w:t>
      </w:r>
      <w:r w:rsidR="00DB37A9" w:rsidRPr="00DB37A9">
        <w:rPr>
          <w:sz w:val="22"/>
        </w:rPr>
        <w:t xml:space="preserve">aboratory of the Faculty of Engineering, University of Sultan </w:t>
      </w:r>
      <w:proofErr w:type="spellStart"/>
      <w:r w:rsidR="00DB37A9" w:rsidRPr="00DB37A9">
        <w:rPr>
          <w:sz w:val="22"/>
        </w:rPr>
        <w:t>Ageng</w:t>
      </w:r>
      <w:proofErr w:type="spellEnd"/>
      <w:r w:rsidR="00DB37A9" w:rsidRPr="00DB37A9">
        <w:rPr>
          <w:sz w:val="22"/>
        </w:rPr>
        <w:t xml:space="preserve"> </w:t>
      </w:r>
      <w:proofErr w:type="spellStart"/>
      <w:r w:rsidR="00DB37A9" w:rsidRPr="00DB37A9">
        <w:rPr>
          <w:sz w:val="22"/>
        </w:rPr>
        <w:t>Tirtayasa</w:t>
      </w:r>
      <w:proofErr w:type="spellEnd"/>
      <w:r w:rsidR="00DB37A9" w:rsidRPr="00DB37A9">
        <w:rPr>
          <w:sz w:val="22"/>
        </w:rPr>
        <w:t>. Thank you for your contribution so that this research can run well.</w:t>
      </w:r>
    </w:p>
    <w:p w14:paraId="41847CBB" w14:textId="77777777" w:rsidR="00957A32" w:rsidRDefault="00957A32" w:rsidP="004A52E1">
      <w:pPr>
        <w:pStyle w:val="Heading5"/>
        <w:spacing w:line="276" w:lineRule="auto"/>
        <w:rPr>
          <w:rFonts w:ascii="Times New Roman" w:eastAsia="MS Mincho" w:hAnsi="Times New Roman"/>
          <w:i w:val="0"/>
        </w:rPr>
      </w:pPr>
    </w:p>
    <w:p w14:paraId="12B1EC13" w14:textId="77777777" w:rsidR="004A52E1" w:rsidRPr="004A52E1" w:rsidRDefault="004A52E1" w:rsidP="004A52E1">
      <w:pPr>
        <w:rPr>
          <w:rFonts w:eastAsia="MS Mincho"/>
        </w:rPr>
      </w:pPr>
    </w:p>
    <w:p w14:paraId="7FB5D2D2" w14:textId="1B06AEA3" w:rsidR="00754497" w:rsidRPr="000C4393" w:rsidRDefault="00957A32" w:rsidP="000C4393">
      <w:pPr>
        <w:pStyle w:val="Heading5"/>
        <w:spacing w:line="276" w:lineRule="auto"/>
        <w:rPr>
          <w:rFonts w:ascii="Times New Roman" w:eastAsia="MS Mincho" w:hAnsi="Times New Roman"/>
          <w:i w:val="0"/>
          <w:sz w:val="28"/>
        </w:rPr>
      </w:pPr>
      <w:r w:rsidRPr="006501ED">
        <w:rPr>
          <w:rFonts w:ascii="Times New Roman" w:eastAsia="MS Mincho" w:hAnsi="Times New Roman"/>
          <w:i w:val="0"/>
          <w:sz w:val="28"/>
        </w:rPr>
        <w:t>References</w:t>
      </w:r>
    </w:p>
    <w:p w14:paraId="3482B19D" w14:textId="77777777" w:rsidR="000C4393" w:rsidRPr="000C4393" w:rsidRDefault="000C4393" w:rsidP="000C4393">
      <w:pPr>
        <w:widowControl w:val="0"/>
        <w:tabs>
          <w:tab w:val="left" w:pos="426"/>
        </w:tabs>
        <w:adjustRightInd w:val="0"/>
        <w:ind w:left="426" w:hanging="426"/>
        <w:jc w:val="both"/>
        <w:rPr>
          <w:noProof/>
          <w:sz w:val="18"/>
          <w:szCs w:val="18"/>
        </w:rPr>
      </w:pPr>
      <w:r w:rsidRPr="000C4393">
        <w:rPr>
          <w:rFonts w:eastAsiaTheme="minorHAnsi"/>
          <w:b/>
          <w:sz w:val="18"/>
          <w:szCs w:val="18"/>
        </w:rPr>
        <w:fldChar w:fldCharType="begin" w:fldLock="1"/>
      </w:r>
      <w:r w:rsidRPr="000C4393">
        <w:rPr>
          <w:b/>
          <w:sz w:val="18"/>
          <w:szCs w:val="18"/>
        </w:rPr>
        <w:instrText xml:space="preserve">ADDIN Mendeley Bibliography CSL_BIBLIOGRAPHY </w:instrText>
      </w:r>
      <w:r w:rsidRPr="000C4393">
        <w:rPr>
          <w:rFonts w:eastAsiaTheme="minorHAnsi"/>
          <w:b/>
          <w:sz w:val="18"/>
          <w:szCs w:val="18"/>
        </w:rPr>
        <w:fldChar w:fldCharType="separate"/>
      </w:r>
      <w:r w:rsidRPr="000C4393">
        <w:rPr>
          <w:noProof/>
          <w:sz w:val="18"/>
          <w:szCs w:val="18"/>
        </w:rPr>
        <w:t>[1]</w:t>
      </w:r>
      <w:r w:rsidRPr="000C4393">
        <w:rPr>
          <w:noProof/>
          <w:sz w:val="18"/>
          <w:szCs w:val="18"/>
        </w:rPr>
        <w:tab/>
        <w:t xml:space="preserve">J. Volak and V. Mentl, “After 150 years of research, fatigue still causes 85% of failures,” </w:t>
      </w:r>
      <w:r w:rsidRPr="000C4393">
        <w:rPr>
          <w:i/>
          <w:iCs/>
          <w:noProof/>
          <w:sz w:val="18"/>
          <w:szCs w:val="18"/>
        </w:rPr>
        <w:t>WIT Trans. Eng. Sci.</w:t>
      </w:r>
      <w:r w:rsidRPr="000C4393">
        <w:rPr>
          <w:noProof/>
          <w:sz w:val="18"/>
          <w:szCs w:val="18"/>
        </w:rPr>
        <w:t>, vol. 77, pp. 137–146, 2013, doi: 10.2495/MC130121.</w:t>
      </w:r>
    </w:p>
    <w:p w14:paraId="14E4B0B9"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w:t>
      </w:r>
      <w:r w:rsidRPr="000C4393">
        <w:rPr>
          <w:noProof/>
          <w:sz w:val="18"/>
          <w:szCs w:val="18"/>
        </w:rPr>
        <w:tab/>
        <w:t xml:space="preserve">K. S. Sabarinath L., Mahesh, “Effect of Flame Hardening and Various Quenching Medium on the Mechanical and Metallurgical Properties of Grey Cast Iron Lathe Bed,” </w:t>
      </w:r>
      <w:r w:rsidRPr="000C4393">
        <w:rPr>
          <w:i/>
          <w:iCs/>
          <w:noProof/>
          <w:sz w:val="18"/>
          <w:szCs w:val="18"/>
        </w:rPr>
        <w:t>Int. J. Adv. Sci. Res. Eng.</w:t>
      </w:r>
      <w:r w:rsidRPr="000C4393">
        <w:rPr>
          <w:noProof/>
          <w:sz w:val="18"/>
          <w:szCs w:val="18"/>
        </w:rPr>
        <w:t>, vol. 2, no. 7, pp. 1–7, 2016, [Online]. Available: http://www.ijasre.net/uploads/1/2781_pdf.pdf.</w:t>
      </w:r>
    </w:p>
    <w:p w14:paraId="245C7722"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3]</w:t>
      </w:r>
      <w:r w:rsidRPr="000C4393">
        <w:rPr>
          <w:noProof/>
          <w:sz w:val="18"/>
          <w:szCs w:val="18"/>
        </w:rPr>
        <w:tab/>
        <w:t xml:space="preserve">A. T. Aprilliansyah, Sunardi, M. S. Anwar, and E. Mabruri, “Pengaruh Suhu dan Waktu Tempering terhadap Struktur Mikro, Kekerasan, dan Ketahanan Abrasif Baja Cor Modifikasi CA-15,” </w:t>
      </w:r>
      <w:r w:rsidRPr="000C4393">
        <w:rPr>
          <w:i/>
          <w:iCs/>
          <w:noProof/>
          <w:sz w:val="18"/>
          <w:szCs w:val="18"/>
        </w:rPr>
        <w:t>J. Met. Indones.</w:t>
      </w:r>
      <w:r w:rsidRPr="000C4393">
        <w:rPr>
          <w:noProof/>
          <w:sz w:val="18"/>
          <w:szCs w:val="18"/>
        </w:rPr>
        <w:t>, vol. 41, no. 1, pp. 29–36, 2019, [Online]. Available: https://jurnalmetal.or.id/jmi/article/view/174/pdf.</w:t>
      </w:r>
    </w:p>
    <w:p w14:paraId="0A532999"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4]</w:t>
      </w:r>
      <w:r w:rsidRPr="000C4393">
        <w:rPr>
          <w:noProof/>
          <w:sz w:val="18"/>
          <w:szCs w:val="18"/>
        </w:rPr>
        <w:tab/>
        <w:t xml:space="preserve">E. Mabruri, R. R. Pasaribu, M. T. Sugandi, and S. Sunardi, “Effect of High Temperature Tempering on the Mechanical Properties and Microstructure of the Modified 410 Martensitic Stainless Steel,” </w:t>
      </w:r>
      <w:r w:rsidRPr="000C4393">
        <w:rPr>
          <w:i/>
          <w:iCs/>
          <w:noProof/>
          <w:sz w:val="18"/>
          <w:szCs w:val="18"/>
        </w:rPr>
        <w:t>AIP Conf. Proc.</w:t>
      </w:r>
      <w:r w:rsidRPr="000C4393">
        <w:rPr>
          <w:noProof/>
          <w:sz w:val="18"/>
          <w:szCs w:val="18"/>
        </w:rPr>
        <w:t>, vol. 1964, no. May, pp. 1–7, 2018.</w:t>
      </w:r>
    </w:p>
    <w:p w14:paraId="336F88AE"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5]</w:t>
      </w:r>
      <w:r w:rsidRPr="000C4393">
        <w:rPr>
          <w:noProof/>
          <w:sz w:val="18"/>
          <w:szCs w:val="18"/>
        </w:rPr>
        <w:tab/>
        <w:t xml:space="preserve">S. Prifiharni, M. T. Sugandi, R. R. Pasaribu, S. Sunardi, and E. </w:t>
      </w:r>
      <w:r w:rsidRPr="000C4393">
        <w:rPr>
          <w:noProof/>
          <w:sz w:val="18"/>
          <w:szCs w:val="18"/>
        </w:rPr>
        <w:lastRenderedPageBreak/>
        <w:t xml:space="preserve">Mabruri, “Investigation of Corrosion Rate on the Modified 410 Martensitic stainless steel in Tempered Condition,” </w:t>
      </w:r>
      <w:r w:rsidRPr="000C4393">
        <w:rPr>
          <w:i/>
          <w:iCs/>
          <w:noProof/>
          <w:sz w:val="18"/>
          <w:szCs w:val="18"/>
        </w:rPr>
        <w:t>IOP Conf. Ser. Mater. Sci. Eng.</w:t>
      </w:r>
      <w:r w:rsidRPr="000C4393">
        <w:rPr>
          <w:noProof/>
          <w:sz w:val="18"/>
          <w:szCs w:val="18"/>
        </w:rPr>
        <w:t>, vol. 541, pp. 1–7, 2019, doi: 10.1088/1757-899X/541/1/012001.</w:t>
      </w:r>
    </w:p>
    <w:p w14:paraId="58DB5A98"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6]</w:t>
      </w:r>
      <w:r w:rsidRPr="000C4393">
        <w:rPr>
          <w:noProof/>
          <w:sz w:val="18"/>
          <w:szCs w:val="18"/>
        </w:rPr>
        <w:tab/>
        <w:t xml:space="preserve">S. Sunardi, M. Fawaid, and D. H. Nandiawan, “Pengaruh Variasi Suhu pada Proses Self Tempering dan Variasi Waktu Tahan pada Proses Tempering Terhadap Sifat Mekanis Baja AISI 4140,” </w:t>
      </w:r>
      <w:r w:rsidRPr="000C4393">
        <w:rPr>
          <w:i/>
          <w:iCs/>
          <w:noProof/>
          <w:sz w:val="18"/>
          <w:szCs w:val="18"/>
        </w:rPr>
        <w:t>Vanos J. Mech. Eng. Educ.</w:t>
      </w:r>
      <w:r w:rsidRPr="000C4393">
        <w:rPr>
          <w:noProof/>
          <w:sz w:val="18"/>
          <w:szCs w:val="18"/>
        </w:rPr>
        <w:t>, vol. 1, no. 1, pp. 79–88, 2016, [Online]. Available: http://jurnal.untirta.ac.id/index.php/vanos/article/view/835/654.</w:t>
      </w:r>
    </w:p>
    <w:p w14:paraId="722F5BD2"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7]</w:t>
      </w:r>
      <w:r w:rsidRPr="000C4393">
        <w:rPr>
          <w:noProof/>
          <w:sz w:val="18"/>
          <w:szCs w:val="18"/>
        </w:rPr>
        <w:tab/>
        <w:t xml:space="preserve">Sunardi, R. Lusiani, and A. O. Fitra, “Pengaruh Pack Carburizing dan Kekasaran Permukaan Terhadap Umur Fatik Material Poros Baja S45C,” </w:t>
      </w:r>
      <w:r w:rsidRPr="000C4393">
        <w:rPr>
          <w:i/>
          <w:iCs/>
          <w:noProof/>
          <w:sz w:val="18"/>
          <w:szCs w:val="18"/>
        </w:rPr>
        <w:t>J. Foundry</w:t>
      </w:r>
      <w:r w:rsidRPr="000C4393">
        <w:rPr>
          <w:noProof/>
          <w:sz w:val="18"/>
          <w:szCs w:val="18"/>
        </w:rPr>
        <w:t>, vol. 3, no. 2, pp. 7–12, 2013.</w:t>
      </w:r>
    </w:p>
    <w:p w14:paraId="1DE288FE"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8]</w:t>
      </w:r>
      <w:r w:rsidRPr="000C4393">
        <w:rPr>
          <w:noProof/>
          <w:sz w:val="18"/>
          <w:szCs w:val="18"/>
        </w:rPr>
        <w:tab/>
        <w:t xml:space="preserve">L. Hao, M. Sun, and D. Li, “The effect of quenching media on the microstructure and mechanical properties of SA508-3 steel,” </w:t>
      </w:r>
      <w:r w:rsidRPr="000C4393">
        <w:rPr>
          <w:i/>
          <w:iCs/>
          <w:noProof/>
          <w:sz w:val="18"/>
          <w:szCs w:val="18"/>
        </w:rPr>
        <w:t>Adv. Mater. Res.</w:t>
      </w:r>
      <w:r w:rsidRPr="000C4393">
        <w:rPr>
          <w:noProof/>
          <w:sz w:val="18"/>
          <w:szCs w:val="18"/>
        </w:rPr>
        <w:t>, vol. 311–313, pp. 974–977, 2011, doi: 10.4028/www.scientific.net/AMR.311-313.974.</w:t>
      </w:r>
    </w:p>
    <w:p w14:paraId="16AE3BF0"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9]</w:t>
      </w:r>
      <w:r w:rsidRPr="000C4393">
        <w:rPr>
          <w:noProof/>
          <w:sz w:val="18"/>
          <w:szCs w:val="18"/>
        </w:rPr>
        <w:tab/>
        <w:t xml:space="preserve">S. Ojha, N. S. Mishra, and B. K. Jha, “Effect of cooling rate on the microstructure and mechanical properties of C-Mn-Cr-B Steel,” </w:t>
      </w:r>
      <w:r w:rsidRPr="000C4393">
        <w:rPr>
          <w:i/>
          <w:iCs/>
          <w:noProof/>
          <w:sz w:val="18"/>
          <w:szCs w:val="18"/>
        </w:rPr>
        <w:t>Bull. Mater. Sci.</w:t>
      </w:r>
      <w:r w:rsidRPr="000C4393">
        <w:rPr>
          <w:noProof/>
          <w:sz w:val="18"/>
          <w:szCs w:val="18"/>
        </w:rPr>
        <w:t>, vol. 38, no. 2, pp. 531–536, 2015.</w:t>
      </w:r>
    </w:p>
    <w:p w14:paraId="353E1A7D"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0]</w:t>
      </w:r>
      <w:r w:rsidRPr="000C4393">
        <w:rPr>
          <w:noProof/>
          <w:sz w:val="18"/>
          <w:szCs w:val="18"/>
        </w:rPr>
        <w:tab/>
        <w:t xml:space="preserve">D. A. Fadare, T. G. Fadara, and O. Y. Akanbi, “Effect of Heat Treatment on Mechanical Properties and Microstructure of NST 37-2 Steel,” </w:t>
      </w:r>
      <w:r w:rsidRPr="000C4393">
        <w:rPr>
          <w:i/>
          <w:iCs/>
          <w:noProof/>
          <w:sz w:val="18"/>
          <w:szCs w:val="18"/>
        </w:rPr>
        <w:t>J. Miner. Mater. Charact. Eng.</w:t>
      </w:r>
      <w:r w:rsidRPr="000C4393">
        <w:rPr>
          <w:noProof/>
          <w:sz w:val="18"/>
          <w:szCs w:val="18"/>
        </w:rPr>
        <w:t>, vol. 10, no. 03, pp. 299–308, 2011, doi: 10.4236/jmmce.2011.103020.</w:t>
      </w:r>
    </w:p>
    <w:p w14:paraId="2A8AFF02"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1]</w:t>
      </w:r>
      <w:r w:rsidRPr="000C4393">
        <w:rPr>
          <w:noProof/>
          <w:sz w:val="18"/>
          <w:szCs w:val="18"/>
        </w:rPr>
        <w:tab/>
        <w:t xml:space="preserve">B. N. Sarada, P. L. S. Murthy, and S. Ramani, “Effect of Quenching Media on the Mechanical Properties of Al6061-TiO2 Metal Matrix Composites,” </w:t>
      </w:r>
      <w:r w:rsidRPr="000C4393">
        <w:rPr>
          <w:i/>
          <w:iCs/>
          <w:noProof/>
          <w:sz w:val="18"/>
          <w:szCs w:val="18"/>
        </w:rPr>
        <w:t>Int. J. Curr. Eng. Sci. Res.</w:t>
      </w:r>
      <w:r w:rsidRPr="000C4393">
        <w:rPr>
          <w:noProof/>
          <w:sz w:val="18"/>
          <w:szCs w:val="18"/>
        </w:rPr>
        <w:t>, vol. 3, no. 5, pp. 2394–0697, 2016.</w:t>
      </w:r>
    </w:p>
    <w:p w14:paraId="3165C226"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2]</w:t>
      </w:r>
      <w:r w:rsidRPr="000C4393">
        <w:rPr>
          <w:noProof/>
          <w:sz w:val="18"/>
          <w:szCs w:val="18"/>
        </w:rPr>
        <w:tab/>
        <w:t xml:space="preserve">O. K. Abubakre, U. P. Mamaki, and R. A. Muriana, “Investigation of the Quenching Properties of Selected Media on 6061 Aluminum Alloy,” </w:t>
      </w:r>
      <w:r w:rsidRPr="000C4393">
        <w:rPr>
          <w:i/>
          <w:iCs/>
          <w:noProof/>
          <w:sz w:val="18"/>
          <w:szCs w:val="18"/>
        </w:rPr>
        <w:t>J. Miner. Mater. Charact. Eng.</w:t>
      </w:r>
      <w:r w:rsidRPr="000C4393">
        <w:rPr>
          <w:noProof/>
          <w:sz w:val="18"/>
          <w:szCs w:val="18"/>
        </w:rPr>
        <w:t>, vol. 08, no. 04, pp. 303–315, 2009, doi: 10.4236/jmmce.2009.84027.</w:t>
      </w:r>
    </w:p>
    <w:p w14:paraId="27D5FE27"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3]</w:t>
      </w:r>
      <w:r w:rsidRPr="000C4393">
        <w:rPr>
          <w:noProof/>
          <w:sz w:val="18"/>
          <w:szCs w:val="18"/>
        </w:rPr>
        <w:tab/>
        <w:t xml:space="preserve">H. I. Akbar, E. Surojo, D. Ariawan, and A. R. Prabowo, “Experimental study of quenching agents on Al6061–Al2O3 composite: Effects of quenching treatment to microstructure and hardness characteristics,” </w:t>
      </w:r>
      <w:r w:rsidRPr="000C4393">
        <w:rPr>
          <w:i/>
          <w:iCs/>
          <w:noProof/>
          <w:sz w:val="18"/>
          <w:szCs w:val="18"/>
        </w:rPr>
        <w:t>Results Eng.</w:t>
      </w:r>
      <w:r w:rsidRPr="000C4393">
        <w:rPr>
          <w:noProof/>
          <w:sz w:val="18"/>
          <w:szCs w:val="18"/>
        </w:rPr>
        <w:t>, vol. 6, no. February, p. 100105, 2020, doi: 10.1016/j.rineng.2020.100105.</w:t>
      </w:r>
    </w:p>
    <w:p w14:paraId="5783E98B"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4]</w:t>
      </w:r>
      <w:r w:rsidRPr="000C4393">
        <w:rPr>
          <w:noProof/>
          <w:sz w:val="18"/>
          <w:szCs w:val="18"/>
        </w:rPr>
        <w:tab/>
        <w:t xml:space="preserve">S. J. Mosa, “Effect of different quenching media on mechanical properties of AISI 1018 low carbon steel,” </w:t>
      </w:r>
      <w:r w:rsidRPr="000C4393">
        <w:rPr>
          <w:i/>
          <w:iCs/>
          <w:noProof/>
          <w:sz w:val="18"/>
          <w:szCs w:val="18"/>
        </w:rPr>
        <w:t>J. Mech. Eng. Res. Dev.</w:t>
      </w:r>
      <w:r w:rsidRPr="000C4393">
        <w:rPr>
          <w:noProof/>
          <w:sz w:val="18"/>
          <w:szCs w:val="18"/>
        </w:rPr>
        <w:t>, vol. 42, no. 3, pp. 81–83, 2019, doi: 10.26480/jmerd.03.2019.81.83.</w:t>
      </w:r>
    </w:p>
    <w:p w14:paraId="7AA36F5B"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5]</w:t>
      </w:r>
      <w:r w:rsidRPr="000C4393">
        <w:rPr>
          <w:noProof/>
          <w:sz w:val="18"/>
          <w:szCs w:val="18"/>
        </w:rPr>
        <w:tab/>
        <w:t xml:space="preserve">I. Equbal, P. Alam, R. Ohdar, K. A. Anand, and M. S. Alam, “Effect of Cooling Rate on the Microstructure and Mechanical Properties of Medium Carbon Steel,” </w:t>
      </w:r>
      <w:r w:rsidRPr="000C4393">
        <w:rPr>
          <w:i/>
          <w:iCs/>
          <w:noProof/>
          <w:sz w:val="18"/>
          <w:szCs w:val="18"/>
        </w:rPr>
        <w:t>Int. J. Metall. Eng.</w:t>
      </w:r>
      <w:r w:rsidRPr="000C4393">
        <w:rPr>
          <w:noProof/>
          <w:sz w:val="18"/>
          <w:szCs w:val="18"/>
        </w:rPr>
        <w:t>, vol. 5, no. 2, pp. 21–24, 2016, doi: 10.5923/j.ijmee.20160502.01.</w:t>
      </w:r>
    </w:p>
    <w:p w14:paraId="6AF3EB8B"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6]</w:t>
      </w:r>
      <w:r w:rsidRPr="000C4393">
        <w:rPr>
          <w:noProof/>
          <w:sz w:val="18"/>
          <w:szCs w:val="18"/>
        </w:rPr>
        <w:tab/>
        <w:t xml:space="preserve">A. D. Zeyad Kadhim, “Effect of Quenching Media on Mechanical Properties for Medium Carbon Steel,” </w:t>
      </w:r>
      <w:r w:rsidRPr="000C4393">
        <w:rPr>
          <w:i/>
          <w:iCs/>
          <w:noProof/>
          <w:sz w:val="18"/>
          <w:szCs w:val="18"/>
        </w:rPr>
        <w:t>J. Eng. Res. Appl. www.ijera.com ISSN</w:t>
      </w:r>
      <w:r w:rsidRPr="000C4393">
        <w:rPr>
          <w:noProof/>
          <w:sz w:val="18"/>
          <w:szCs w:val="18"/>
        </w:rPr>
        <w:t>, vol. 6, no. 85, pp. 2248–962226, 2016.</w:t>
      </w:r>
    </w:p>
    <w:p w14:paraId="2AA02C82"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7]</w:t>
      </w:r>
      <w:r w:rsidRPr="000C4393">
        <w:rPr>
          <w:noProof/>
          <w:sz w:val="18"/>
          <w:szCs w:val="18"/>
        </w:rPr>
        <w:tab/>
        <w:t xml:space="preserve">K. Dybowski, J. Sawicki, P. Kula, B. Januszewicz, R. Atraszkiewicz, and S. Lipa, “The effect of the quenching method on the deformations size of gear wheels after vacuum carburizing,” </w:t>
      </w:r>
      <w:r w:rsidRPr="000C4393">
        <w:rPr>
          <w:i/>
          <w:iCs/>
          <w:noProof/>
          <w:sz w:val="18"/>
          <w:szCs w:val="18"/>
        </w:rPr>
        <w:t>Arch. Metall. Mater.</w:t>
      </w:r>
      <w:r w:rsidRPr="000C4393">
        <w:rPr>
          <w:noProof/>
          <w:sz w:val="18"/>
          <w:szCs w:val="18"/>
        </w:rPr>
        <w:t>, vol. 61, no. 2B, pp. 1057–1062, 2016, doi: 10.1515/amm-2016-0178.</w:t>
      </w:r>
    </w:p>
    <w:p w14:paraId="5DD83830"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18]</w:t>
      </w:r>
      <w:r w:rsidRPr="000C4393">
        <w:rPr>
          <w:noProof/>
          <w:sz w:val="18"/>
          <w:szCs w:val="18"/>
        </w:rPr>
        <w:tab/>
        <w:t xml:space="preserve">M. Ali, D. Porter, J. Kömi, M. Eissa, H. El Faramawy, and T. Mattar, “Effect of cooling rate and composition on microstructure and mechanical properties of ultrahigh-strength steels,” </w:t>
      </w:r>
      <w:r w:rsidRPr="000C4393">
        <w:rPr>
          <w:i/>
          <w:iCs/>
          <w:noProof/>
          <w:sz w:val="18"/>
          <w:szCs w:val="18"/>
        </w:rPr>
        <w:t>J. Iron Steel Res. Int.</w:t>
      </w:r>
      <w:r w:rsidRPr="000C4393">
        <w:rPr>
          <w:noProof/>
          <w:sz w:val="18"/>
          <w:szCs w:val="18"/>
        </w:rPr>
        <w:t>, vol. 26, no. 12, pp. 1350–1365, 2019, doi: 10.1007/s42243-019-00276-0.</w:t>
      </w:r>
    </w:p>
    <w:p w14:paraId="4AF075C9"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lastRenderedPageBreak/>
        <w:t>[19]</w:t>
      </w:r>
      <w:r w:rsidRPr="000C4393">
        <w:rPr>
          <w:noProof/>
          <w:sz w:val="18"/>
          <w:szCs w:val="18"/>
        </w:rPr>
        <w:tab/>
        <w:t xml:space="preserve">E. Wołowiec-Korecka, P. Zgórniak, A. Brewka, and K. Krupanek, “Influence of quenching temperature of the individual quenching method on the geometrical dimensions of the elements,” </w:t>
      </w:r>
      <w:r w:rsidRPr="000C4393">
        <w:rPr>
          <w:i/>
          <w:iCs/>
          <w:noProof/>
          <w:sz w:val="18"/>
          <w:szCs w:val="18"/>
        </w:rPr>
        <w:t>IOP Conf. Ser. Mater. Sci. Eng.</w:t>
      </w:r>
      <w:r w:rsidRPr="000C4393">
        <w:rPr>
          <w:noProof/>
          <w:sz w:val="18"/>
          <w:szCs w:val="18"/>
        </w:rPr>
        <w:t>, vol. 743, no. 1, 2020, doi: 10.1088/1757-899X/743/1/012048.</w:t>
      </w:r>
    </w:p>
    <w:p w14:paraId="05E36C86"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0]</w:t>
      </w:r>
      <w:r w:rsidRPr="000C4393">
        <w:rPr>
          <w:noProof/>
          <w:sz w:val="18"/>
          <w:szCs w:val="18"/>
        </w:rPr>
        <w:tab/>
        <w:t xml:space="preserve">N. M. Ismail, N. A. A. Khatif, M. A. K. A. Kecik, and M. A. H. Shaharudin, “The Effect of Heat Treatment on the Hardness and Impact Properties of Medium Carbon Steel,” </w:t>
      </w:r>
      <w:r w:rsidRPr="000C4393">
        <w:rPr>
          <w:i/>
          <w:iCs/>
          <w:noProof/>
          <w:sz w:val="18"/>
          <w:szCs w:val="18"/>
        </w:rPr>
        <w:t>IOP Conf. Ser. Mater. Sci. Eng.</w:t>
      </w:r>
      <w:r w:rsidRPr="000C4393">
        <w:rPr>
          <w:noProof/>
          <w:sz w:val="18"/>
          <w:szCs w:val="18"/>
        </w:rPr>
        <w:t>, vol. 114, no. 012108, pp. 1–4, 2016, doi: 10.1088/1757-899X/114/1/012108.</w:t>
      </w:r>
    </w:p>
    <w:p w14:paraId="00C7159E"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1]</w:t>
      </w:r>
      <w:r w:rsidRPr="000C4393">
        <w:rPr>
          <w:noProof/>
          <w:sz w:val="18"/>
          <w:szCs w:val="18"/>
        </w:rPr>
        <w:tab/>
        <w:t xml:space="preserve">V. Malau and W. I. Fauzi, “Effects of Heat Treatments on Mechanical Properties, Specific Wear and Corrosion Rate of HQ 809 Steel for Machinery Components Application,” </w:t>
      </w:r>
      <w:r w:rsidRPr="000C4393">
        <w:rPr>
          <w:i/>
          <w:iCs/>
          <w:noProof/>
          <w:sz w:val="18"/>
          <w:szCs w:val="18"/>
        </w:rPr>
        <w:t>Proc. - 2018 4th Int. Conf. Sci. Technol. ICST 2018</w:t>
      </w:r>
      <w:r w:rsidRPr="000C4393">
        <w:rPr>
          <w:noProof/>
          <w:sz w:val="18"/>
          <w:szCs w:val="18"/>
        </w:rPr>
        <w:t>, vol. 1, no. August 2018, pp. 1–6, 2018, doi: 10.1109/ICSTC.2018.8528600.</w:t>
      </w:r>
    </w:p>
    <w:p w14:paraId="70950611"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2]</w:t>
      </w:r>
      <w:r w:rsidRPr="000C4393">
        <w:rPr>
          <w:noProof/>
          <w:sz w:val="18"/>
          <w:szCs w:val="18"/>
        </w:rPr>
        <w:tab/>
        <w:t xml:space="preserve">I. Iloabachie, “Effect of Water Quenching Temperatures on the Hardness of Al-4.5%Cu,” </w:t>
      </w:r>
      <w:r w:rsidRPr="000C4393">
        <w:rPr>
          <w:i/>
          <w:iCs/>
          <w:noProof/>
          <w:sz w:val="18"/>
          <w:szCs w:val="18"/>
        </w:rPr>
        <w:t>J. Eng. Technol.</w:t>
      </w:r>
      <w:r w:rsidRPr="000C4393">
        <w:rPr>
          <w:noProof/>
          <w:sz w:val="18"/>
          <w:szCs w:val="18"/>
        </w:rPr>
        <w:t>, vol. 7, no. 3, pp. 122–130, 2018.</w:t>
      </w:r>
    </w:p>
    <w:p w14:paraId="2016B8CF"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3]</w:t>
      </w:r>
      <w:r w:rsidRPr="000C4393">
        <w:rPr>
          <w:noProof/>
          <w:sz w:val="18"/>
          <w:szCs w:val="18"/>
        </w:rPr>
        <w:tab/>
        <w:t xml:space="preserve">M. Araghchi, H. Mansouri, and R. Vafaei, “The Effects of Quenching Media and Aging on Residual Stress and Mechanical Properties of 2024 Aluminum Alloy,” in </w:t>
      </w:r>
      <w:r w:rsidRPr="000C4393">
        <w:rPr>
          <w:i/>
          <w:iCs/>
          <w:noProof/>
          <w:sz w:val="18"/>
          <w:szCs w:val="18"/>
        </w:rPr>
        <w:t>Proceedings of Iran International Aluminum Conference (IIAC2016)</w:t>
      </w:r>
      <w:r w:rsidRPr="000C4393">
        <w:rPr>
          <w:noProof/>
          <w:sz w:val="18"/>
          <w:szCs w:val="18"/>
        </w:rPr>
        <w:t>, 2016, no. May, pp. 1–3.</w:t>
      </w:r>
    </w:p>
    <w:p w14:paraId="22BC9B2B"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lastRenderedPageBreak/>
        <w:t>[24]</w:t>
      </w:r>
      <w:r w:rsidRPr="000C4393">
        <w:rPr>
          <w:noProof/>
          <w:sz w:val="18"/>
          <w:szCs w:val="18"/>
        </w:rPr>
        <w:tab/>
        <w:t xml:space="preserve">D. Rasouli, S. Khameneh Asl, A. Akbarzadeh, and G. H. Daneshi, “Effect of cooling rate on the microstructure and mechanical properties of microalloyed forging steel,” </w:t>
      </w:r>
      <w:r w:rsidRPr="000C4393">
        <w:rPr>
          <w:i/>
          <w:iCs/>
          <w:noProof/>
          <w:sz w:val="18"/>
          <w:szCs w:val="18"/>
        </w:rPr>
        <w:t>J. Mater. Process. Technol.</w:t>
      </w:r>
      <w:r w:rsidRPr="000C4393">
        <w:rPr>
          <w:noProof/>
          <w:sz w:val="18"/>
          <w:szCs w:val="18"/>
        </w:rPr>
        <w:t>, vol. 206, no. 1–3, pp. 92–98, 2008, doi: 10.1016/j.jmatprotec.2007.12.006.</w:t>
      </w:r>
    </w:p>
    <w:p w14:paraId="38997C6A"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5]</w:t>
      </w:r>
      <w:r w:rsidRPr="000C4393">
        <w:rPr>
          <w:noProof/>
          <w:sz w:val="18"/>
          <w:szCs w:val="18"/>
        </w:rPr>
        <w:tab/>
        <w:t xml:space="preserve">C. L. Yang, Y. B. Li, B. Dang, H. Bin Lü, and F. Liu, “Effects of cooling rate on solution heat treatment of as-cast A356 alloy,” </w:t>
      </w:r>
      <w:r w:rsidRPr="000C4393">
        <w:rPr>
          <w:i/>
          <w:iCs/>
          <w:noProof/>
          <w:sz w:val="18"/>
          <w:szCs w:val="18"/>
        </w:rPr>
        <w:t>Trans. Nonferrous Met. Soc. China (English Ed.</w:t>
      </w:r>
      <w:r w:rsidRPr="000C4393">
        <w:rPr>
          <w:noProof/>
          <w:sz w:val="18"/>
          <w:szCs w:val="18"/>
        </w:rPr>
        <w:t>, vol. 25, no. 10, pp. 3189–3196, 2015, doi: 10.1016/S1003-6326(15)63952-8.</w:t>
      </w:r>
    </w:p>
    <w:p w14:paraId="7346C665"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6]</w:t>
      </w:r>
      <w:r w:rsidRPr="000C4393">
        <w:rPr>
          <w:noProof/>
          <w:sz w:val="18"/>
          <w:szCs w:val="18"/>
        </w:rPr>
        <w:tab/>
        <w:t xml:space="preserve">B. Mathai, C. Mathew, P. K, and C. K. Varghese, “Effect of silicon on microstructure and mechanical properties of Cu-Fe alloys,” </w:t>
      </w:r>
      <w:r w:rsidRPr="000C4393">
        <w:rPr>
          <w:i/>
          <w:iCs/>
          <w:noProof/>
          <w:sz w:val="18"/>
          <w:szCs w:val="18"/>
        </w:rPr>
        <w:t>Int. J. Eng. Trends Technol.</w:t>
      </w:r>
      <w:r w:rsidRPr="000C4393">
        <w:rPr>
          <w:noProof/>
          <w:sz w:val="18"/>
          <w:szCs w:val="18"/>
        </w:rPr>
        <w:t>, vol. 29, no. 6, pp. 299–303, 2015, doi: 10.1016/j.jallcom.2016.12.352.</w:t>
      </w:r>
    </w:p>
    <w:p w14:paraId="7D36135D"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7]</w:t>
      </w:r>
      <w:r w:rsidRPr="000C4393">
        <w:rPr>
          <w:noProof/>
          <w:sz w:val="18"/>
          <w:szCs w:val="18"/>
        </w:rPr>
        <w:tab/>
        <w:t xml:space="preserve">E. Mohseni, M. M. Ranjbar, M. A. Yazdi, S. S. Hosseiny, and E. Roshandel, “The effects of silicon dioxide, iron(III) oxide and copper oxide nanomaterials on the properties of self-compacting mortar containing fly ash,” </w:t>
      </w:r>
      <w:r w:rsidRPr="000C4393">
        <w:rPr>
          <w:i/>
          <w:iCs/>
          <w:noProof/>
          <w:sz w:val="18"/>
          <w:szCs w:val="18"/>
        </w:rPr>
        <w:t>Mag. Concr. Res.</w:t>
      </w:r>
      <w:r w:rsidRPr="000C4393">
        <w:rPr>
          <w:noProof/>
          <w:sz w:val="18"/>
          <w:szCs w:val="18"/>
        </w:rPr>
        <w:t>, vol. 67, no. 20, pp. 1112–1124, 2015, doi: 10.1680/macr.15.00051.</w:t>
      </w:r>
    </w:p>
    <w:p w14:paraId="1E91CE99" w14:textId="77777777" w:rsidR="000C4393" w:rsidRPr="000C4393" w:rsidRDefault="000C4393" w:rsidP="000C4393">
      <w:pPr>
        <w:widowControl w:val="0"/>
        <w:adjustRightInd w:val="0"/>
        <w:ind w:left="426" w:hanging="426"/>
        <w:jc w:val="both"/>
        <w:rPr>
          <w:noProof/>
          <w:sz w:val="18"/>
          <w:szCs w:val="18"/>
        </w:rPr>
      </w:pPr>
      <w:r w:rsidRPr="000C4393">
        <w:rPr>
          <w:noProof/>
          <w:sz w:val="18"/>
          <w:szCs w:val="18"/>
        </w:rPr>
        <w:t>[28]</w:t>
      </w:r>
      <w:r w:rsidRPr="000C4393">
        <w:rPr>
          <w:noProof/>
          <w:sz w:val="18"/>
          <w:szCs w:val="18"/>
        </w:rPr>
        <w:tab/>
        <w:t xml:space="preserve">V. Kumar, H. Mehdi, and A. Kumar, “Effect of silicon content on the mechanical properties of aluminum alloy,” </w:t>
      </w:r>
      <w:r w:rsidRPr="000C4393">
        <w:rPr>
          <w:i/>
          <w:iCs/>
          <w:noProof/>
          <w:sz w:val="18"/>
          <w:szCs w:val="18"/>
        </w:rPr>
        <w:t>Int. Res. J. Eng. Technol.</w:t>
      </w:r>
      <w:r w:rsidRPr="000C4393">
        <w:rPr>
          <w:noProof/>
          <w:sz w:val="18"/>
          <w:szCs w:val="18"/>
        </w:rPr>
        <w:t>, vol. 2, no. 4, pp. 1326–1330, 2015, doi: 10.1088/1757-899X/71/1/012057.</w:t>
      </w:r>
    </w:p>
    <w:p w14:paraId="1D28FAEC" w14:textId="05776C49" w:rsidR="008A55B5" w:rsidRPr="000C4393" w:rsidRDefault="000C4393" w:rsidP="000C4393">
      <w:pPr>
        <w:pStyle w:val="references"/>
        <w:numPr>
          <w:ilvl w:val="0"/>
          <w:numId w:val="0"/>
        </w:numPr>
        <w:rPr>
          <w:rFonts w:eastAsia="MS Mincho"/>
          <w:sz w:val="18"/>
        </w:rPr>
        <w:sectPr w:rsidR="008A55B5" w:rsidRPr="000C4393" w:rsidSect="004445B3">
          <w:type w:val="continuous"/>
          <w:pgSz w:w="11909" w:h="16834" w:code="9"/>
          <w:pgMar w:top="1080" w:right="734" w:bottom="2434" w:left="734" w:header="720" w:footer="720" w:gutter="0"/>
          <w:cols w:num="2" w:space="360"/>
          <w:docGrid w:linePitch="360"/>
        </w:sectPr>
      </w:pPr>
      <w:r w:rsidRPr="000C4393">
        <w:rPr>
          <w:b/>
          <w:sz w:val="18"/>
          <w:szCs w:val="18"/>
        </w:rPr>
        <w:fldChar w:fldCharType="end"/>
      </w:r>
    </w:p>
    <w:p w14:paraId="482EFEEF"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E28430" w14:textId="77777777" w:rsidR="00CF4CF4" w:rsidRDefault="00CF4CF4" w:rsidP="0080295D">
      <w:r>
        <w:separator/>
      </w:r>
    </w:p>
  </w:endnote>
  <w:endnote w:type="continuationSeparator" w:id="0">
    <w:p w14:paraId="28D0C9AB" w14:textId="77777777" w:rsidR="00CF4CF4" w:rsidRDefault="00CF4CF4" w:rsidP="008029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C7FF49" w14:textId="77777777" w:rsidR="00CF4CF4" w:rsidRDefault="00CF4CF4" w:rsidP="0080295D">
      <w:r>
        <w:separator/>
      </w:r>
    </w:p>
  </w:footnote>
  <w:footnote w:type="continuationSeparator" w:id="0">
    <w:p w14:paraId="731BDC09" w14:textId="77777777" w:rsidR="00CF4CF4" w:rsidRDefault="00CF4CF4" w:rsidP="0080295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9D6228" w14:textId="77777777" w:rsidR="00C00AA1" w:rsidRDefault="00C00AA1" w:rsidP="00C00AA1">
    <w:pPr>
      <w:pStyle w:val="Header"/>
      <w:jc w:val="left"/>
    </w:pPr>
    <w:r w:rsidRPr="001008B8">
      <w:rPr>
        <w:b/>
        <w:sz w:val="24"/>
      </w:rPr>
      <w:t xml:space="preserve">INTEK </w:t>
    </w:r>
    <w:proofErr w:type="spellStart"/>
    <w:r w:rsidRPr="001008B8">
      <w:rPr>
        <w:b/>
        <w:sz w:val="24"/>
      </w:rPr>
      <w:t>Jurnal</w:t>
    </w:r>
    <w:proofErr w:type="spellEnd"/>
    <w:r w:rsidRPr="001008B8">
      <w:rPr>
        <w:b/>
        <w:sz w:val="24"/>
      </w:rPr>
      <w:t xml:space="preserve"> </w:t>
    </w:r>
    <w:proofErr w:type="spellStart"/>
    <w:r w:rsidRPr="001008B8">
      <w:rPr>
        <w:b/>
        <w:sz w:val="24"/>
      </w:rPr>
      <w:t>Penelitian</w:t>
    </w:r>
    <w:proofErr w:type="spellEnd"/>
  </w:p>
  <w:p w14:paraId="27CB73F2" w14:textId="1D0822E2" w:rsidR="00C00AA1" w:rsidRPr="00E1356A" w:rsidRDefault="00C00AA1" w:rsidP="00C00AA1">
    <w:pPr>
      <w:pStyle w:val="Header"/>
      <w:jc w:val="left"/>
      <w:rPr>
        <w:sz w:val="14"/>
        <w:szCs w:val="16"/>
      </w:rPr>
    </w:pPr>
    <w:r>
      <w:t>Vol.</w:t>
    </w:r>
    <w:r w:rsidRPr="00E1356A">
      <w:t xml:space="preserve"> </w:t>
    </w:r>
    <w:r w:rsidR="003D2D19">
      <w:t>8, No. 2</w:t>
    </w:r>
    <w:r>
      <w:t>, pp.</w:t>
    </w:r>
    <w:r w:rsidRPr="00E1356A">
      <w:t xml:space="preserve"> </w:t>
    </w:r>
    <w:r>
      <w:t xml:space="preserve">1-6, </w:t>
    </w:r>
    <w:r w:rsidR="003D2D19">
      <w:t>October</w:t>
    </w:r>
    <w:r>
      <w:t xml:space="preserve"> 2021</w:t>
    </w:r>
    <w:r>
      <w:rPr>
        <w:sz w:val="14"/>
        <w:szCs w:val="16"/>
      </w:rPr>
      <w:t xml:space="preserve">   </w:t>
    </w:r>
    <w:r w:rsidRPr="00E1356A">
      <w:rPr>
        <w:sz w:val="14"/>
        <w:szCs w:val="16"/>
      </w:rPr>
      <w:tab/>
    </w:r>
    <w:r w:rsidRPr="00E1356A">
      <w:rPr>
        <w:sz w:val="14"/>
        <w:szCs w:val="16"/>
      </w:rPr>
      <w:tab/>
    </w:r>
    <w:r>
      <w:rPr>
        <w:sz w:val="14"/>
        <w:szCs w:val="16"/>
      </w:rPr>
      <w:t xml:space="preserve">                           </w:t>
    </w:r>
    <w:r>
      <w:rPr>
        <w:sz w:val="14"/>
        <w:szCs w:val="16"/>
      </w:rPr>
      <w:tab/>
      <w:t xml:space="preserve"> </w:t>
    </w:r>
    <w:r w:rsidRPr="00E1356A">
      <w:rPr>
        <w:sz w:val="18"/>
        <w:szCs w:val="16"/>
      </w:rPr>
      <w:fldChar w:fldCharType="begin"/>
    </w:r>
    <w:r w:rsidRPr="00E1356A">
      <w:rPr>
        <w:sz w:val="18"/>
        <w:szCs w:val="16"/>
      </w:rPr>
      <w:instrText xml:space="preserve"> PAGE   \* MERGEFORMAT </w:instrText>
    </w:r>
    <w:r w:rsidRPr="00E1356A">
      <w:rPr>
        <w:sz w:val="18"/>
        <w:szCs w:val="16"/>
      </w:rPr>
      <w:fldChar w:fldCharType="separate"/>
    </w:r>
    <w:r w:rsidR="000252B8">
      <w:rPr>
        <w:noProof/>
        <w:sz w:val="18"/>
        <w:szCs w:val="16"/>
      </w:rPr>
      <w:t>4</w:t>
    </w:r>
    <w:r w:rsidRPr="00E1356A">
      <w:rPr>
        <w:sz w:val="18"/>
        <w:szCs w:val="16"/>
      </w:rPr>
      <w:fldChar w:fldCharType="end"/>
    </w:r>
  </w:p>
  <w:p w14:paraId="432BD578" w14:textId="77777777" w:rsidR="00C00AA1" w:rsidRPr="00116CDE" w:rsidRDefault="00C00AA1" w:rsidP="00C00AA1">
    <w:pPr>
      <w:pStyle w:val="Header"/>
    </w:pPr>
  </w:p>
  <w:p w14:paraId="03A92C2C" w14:textId="77777777" w:rsidR="0080295D" w:rsidRPr="00C00AA1" w:rsidRDefault="0080295D" w:rsidP="00C00AA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4B4927"/>
    <w:multiLevelType w:val="multilevel"/>
    <w:tmpl w:val="655AA954"/>
    <w:lvl w:ilvl="0">
      <w:start w:val="3"/>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
    <w:nsid w:val="1C936DC2"/>
    <w:multiLevelType w:val="hybridMultilevel"/>
    <w:tmpl w:val="9BA45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nsid w:val="3E755816"/>
    <w:multiLevelType w:val="hybridMultilevel"/>
    <w:tmpl w:val="03B45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2EA1912"/>
    <w:multiLevelType w:val="hybridMultilevel"/>
    <w:tmpl w:val="C354FE78"/>
    <w:lvl w:ilvl="0" w:tplc="0409000F">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817142E"/>
    <w:multiLevelType w:val="hybridMultilevel"/>
    <w:tmpl w:val="6E3C7D24"/>
    <w:lvl w:ilvl="0" w:tplc="372ACE2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1">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1"/>
  </w:num>
  <w:num w:numId="3">
    <w:abstractNumId w:val="3"/>
  </w:num>
  <w:num w:numId="4">
    <w:abstractNumId w:val="7"/>
  </w:num>
  <w:num w:numId="5">
    <w:abstractNumId w:val="7"/>
  </w:num>
  <w:num w:numId="6">
    <w:abstractNumId w:val="7"/>
  </w:num>
  <w:num w:numId="7">
    <w:abstractNumId w:val="7"/>
  </w:num>
  <w:num w:numId="8">
    <w:abstractNumId w:val="8"/>
  </w:num>
  <w:num w:numId="9">
    <w:abstractNumId w:val="12"/>
  </w:num>
  <w:num w:numId="10">
    <w:abstractNumId w:val="5"/>
  </w:num>
  <w:num w:numId="11">
    <w:abstractNumId w:val="2"/>
  </w:num>
  <w:num w:numId="12">
    <w:abstractNumId w:val="13"/>
  </w:num>
  <w:num w:numId="13">
    <w:abstractNumId w:val="10"/>
  </w:num>
  <w:num w:numId="14">
    <w:abstractNumId w:val="1"/>
  </w:num>
  <w:num w:numId="15">
    <w:abstractNumId w:val="6"/>
  </w:num>
  <w:num w:numId="16">
    <w:abstractNumId w:val="0"/>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252B8"/>
    <w:rsid w:val="0004390D"/>
    <w:rsid w:val="000528E6"/>
    <w:rsid w:val="00057766"/>
    <w:rsid w:val="00094B95"/>
    <w:rsid w:val="000B4641"/>
    <w:rsid w:val="000C4393"/>
    <w:rsid w:val="000E4547"/>
    <w:rsid w:val="000E5517"/>
    <w:rsid w:val="0010711E"/>
    <w:rsid w:val="00127EDD"/>
    <w:rsid w:val="0018375F"/>
    <w:rsid w:val="001C59AB"/>
    <w:rsid w:val="002259C9"/>
    <w:rsid w:val="002420B9"/>
    <w:rsid w:val="00276735"/>
    <w:rsid w:val="002864A3"/>
    <w:rsid w:val="00292221"/>
    <w:rsid w:val="002B3B81"/>
    <w:rsid w:val="002C65B8"/>
    <w:rsid w:val="002E1BB9"/>
    <w:rsid w:val="00351A15"/>
    <w:rsid w:val="003A3956"/>
    <w:rsid w:val="003A47B5"/>
    <w:rsid w:val="003A59A6"/>
    <w:rsid w:val="003B7B57"/>
    <w:rsid w:val="003D2D19"/>
    <w:rsid w:val="003D58A3"/>
    <w:rsid w:val="00401317"/>
    <w:rsid w:val="004059FE"/>
    <w:rsid w:val="004345CE"/>
    <w:rsid w:val="00441B7E"/>
    <w:rsid w:val="004445B3"/>
    <w:rsid w:val="004A52E1"/>
    <w:rsid w:val="004B10FA"/>
    <w:rsid w:val="004D0E87"/>
    <w:rsid w:val="00531E0C"/>
    <w:rsid w:val="00575F03"/>
    <w:rsid w:val="005B520E"/>
    <w:rsid w:val="005B535B"/>
    <w:rsid w:val="005C3229"/>
    <w:rsid w:val="0060063D"/>
    <w:rsid w:val="006108A4"/>
    <w:rsid w:val="006501ED"/>
    <w:rsid w:val="006C4648"/>
    <w:rsid w:val="006E0220"/>
    <w:rsid w:val="0070406D"/>
    <w:rsid w:val="0072064C"/>
    <w:rsid w:val="007442B3"/>
    <w:rsid w:val="00753F7B"/>
    <w:rsid w:val="00754497"/>
    <w:rsid w:val="00787C5A"/>
    <w:rsid w:val="007919DE"/>
    <w:rsid w:val="007C0308"/>
    <w:rsid w:val="007C40DA"/>
    <w:rsid w:val="008014D2"/>
    <w:rsid w:val="0080295D"/>
    <w:rsid w:val="008054BC"/>
    <w:rsid w:val="008A55B5"/>
    <w:rsid w:val="008A75C8"/>
    <w:rsid w:val="008C5575"/>
    <w:rsid w:val="008D275B"/>
    <w:rsid w:val="00910202"/>
    <w:rsid w:val="00957A32"/>
    <w:rsid w:val="00957A87"/>
    <w:rsid w:val="0097508D"/>
    <w:rsid w:val="00A25A4C"/>
    <w:rsid w:val="00A35F24"/>
    <w:rsid w:val="00A510F7"/>
    <w:rsid w:val="00A571FE"/>
    <w:rsid w:val="00A7086F"/>
    <w:rsid w:val="00A835AE"/>
    <w:rsid w:val="00AA06CE"/>
    <w:rsid w:val="00AC6519"/>
    <w:rsid w:val="00B05542"/>
    <w:rsid w:val="00B32EF6"/>
    <w:rsid w:val="00B60C5D"/>
    <w:rsid w:val="00B90465"/>
    <w:rsid w:val="00BA0A64"/>
    <w:rsid w:val="00BC2AF0"/>
    <w:rsid w:val="00BE61C1"/>
    <w:rsid w:val="00C00AA1"/>
    <w:rsid w:val="00C16E27"/>
    <w:rsid w:val="00CB66E6"/>
    <w:rsid w:val="00CD0989"/>
    <w:rsid w:val="00CD1E2A"/>
    <w:rsid w:val="00CE063C"/>
    <w:rsid w:val="00CE6E91"/>
    <w:rsid w:val="00CF00D5"/>
    <w:rsid w:val="00CF4CF4"/>
    <w:rsid w:val="00D110A2"/>
    <w:rsid w:val="00D20C12"/>
    <w:rsid w:val="00D5556A"/>
    <w:rsid w:val="00D57D37"/>
    <w:rsid w:val="00D82A3E"/>
    <w:rsid w:val="00D9156D"/>
    <w:rsid w:val="00DA25A6"/>
    <w:rsid w:val="00DB37A9"/>
    <w:rsid w:val="00DE69B0"/>
    <w:rsid w:val="00DF607F"/>
    <w:rsid w:val="00E54F6D"/>
    <w:rsid w:val="00E85E2B"/>
    <w:rsid w:val="00E91219"/>
    <w:rsid w:val="00E962F5"/>
    <w:rsid w:val="00EA506F"/>
    <w:rsid w:val="00EE4362"/>
    <w:rsid w:val="00EF18D7"/>
    <w:rsid w:val="00EF1E8A"/>
    <w:rsid w:val="00EF3A1A"/>
    <w:rsid w:val="00F113B8"/>
    <w:rsid w:val="00F3235B"/>
    <w:rsid w:val="00F80F8B"/>
    <w:rsid w:val="00FB6DB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07463B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292221"/>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292221"/>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292221"/>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292221"/>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292221"/>
    <w:pPr>
      <w:jc w:val="center"/>
    </w:pPr>
    <w:rPr>
      <w:rFonts w:ascii="Times New Roman" w:hAnsi="Times New Roman"/>
    </w:rPr>
  </w:style>
  <w:style w:type="paragraph" w:customStyle="1" w:styleId="Author">
    <w:name w:val="Author"/>
    <w:uiPriority w:val="99"/>
    <w:rsid w:val="00292221"/>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292221"/>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292221"/>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292221"/>
    <w:rPr>
      <w:b/>
      <w:bCs/>
      <w:sz w:val="16"/>
      <w:szCs w:val="16"/>
    </w:rPr>
  </w:style>
  <w:style w:type="paragraph" w:customStyle="1" w:styleId="tablecolsubhead">
    <w:name w:val="table col subhead"/>
    <w:basedOn w:val="tablecolhead"/>
    <w:uiPriority w:val="99"/>
    <w:rsid w:val="00292221"/>
    <w:rPr>
      <w:i/>
      <w:iCs/>
      <w:sz w:val="15"/>
      <w:szCs w:val="15"/>
    </w:rPr>
  </w:style>
  <w:style w:type="paragraph" w:customStyle="1" w:styleId="tablecopy">
    <w:name w:val="table copy"/>
    <w:uiPriority w:val="99"/>
    <w:rsid w:val="00292221"/>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292221"/>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80295D"/>
    <w:pPr>
      <w:tabs>
        <w:tab w:val="center" w:pos="4513"/>
        <w:tab w:val="right" w:pos="9026"/>
      </w:tabs>
    </w:pPr>
  </w:style>
  <w:style w:type="character" w:customStyle="1" w:styleId="HeaderChar">
    <w:name w:val="Header Char"/>
    <w:link w:val="Header"/>
    <w:uiPriority w:val="99"/>
    <w:rsid w:val="0080295D"/>
    <w:rPr>
      <w:rFonts w:ascii="Times New Roman" w:hAnsi="Times New Roman"/>
      <w:lang w:val="en-US" w:eastAsia="en-US"/>
    </w:rPr>
  </w:style>
  <w:style w:type="paragraph" w:styleId="Footer">
    <w:name w:val="footer"/>
    <w:basedOn w:val="Normal"/>
    <w:link w:val="FooterChar"/>
    <w:uiPriority w:val="99"/>
    <w:unhideWhenUsed/>
    <w:rsid w:val="0080295D"/>
    <w:pPr>
      <w:tabs>
        <w:tab w:val="center" w:pos="4513"/>
        <w:tab w:val="right" w:pos="9026"/>
      </w:tabs>
    </w:pPr>
  </w:style>
  <w:style w:type="character" w:customStyle="1" w:styleId="FooterChar">
    <w:name w:val="Footer Char"/>
    <w:link w:val="Footer"/>
    <w:uiPriority w:val="99"/>
    <w:rsid w:val="0080295D"/>
    <w:rPr>
      <w:rFonts w:ascii="Times New Roman" w:hAnsi="Times New Roman"/>
      <w:lang w:val="en-US" w:eastAsia="en-US"/>
    </w:rPr>
  </w:style>
  <w:style w:type="paragraph" w:styleId="BalloonText">
    <w:name w:val="Balloon Text"/>
    <w:basedOn w:val="Normal"/>
    <w:link w:val="BalloonTextChar"/>
    <w:uiPriority w:val="99"/>
    <w:semiHidden/>
    <w:unhideWhenUsed/>
    <w:rsid w:val="0080295D"/>
    <w:rPr>
      <w:rFonts w:ascii="Tahoma" w:hAnsi="Tahoma"/>
      <w:sz w:val="16"/>
      <w:szCs w:val="16"/>
    </w:rPr>
  </w:style>
  <w:style w:type="character" w:customStyle="1" w:styleId="BalloonTextChar">
    <w:name w:val="Balloon Text Char"/>
    <w:link w:val="BalloonText"/>
    <w:uiPriority w:val="99"/>
    <w:semiHidden/>
    <w:rsid w:val="0080295D"/>
    <w:rPr>
      <w:rFonts w:ascii="Tahoma" w:hAnsi="Tahoma" w:cs="Tahoma"/>
      <w:sz w:val="16"/>
      <w:szCs w:val="16"/>
      <w:lang w:val="en-US" w:eastAsia="en-US"/>
    </w:rPr>
  </w:style>
  <w:style w:type="paragraph" w:styleId="HTMLPreformatted">
    <w:name w:val="HTML Preformatted"/>
    <w:basedOn w:val="Normal"/>
    <w:link w:val="HTMLPreformattedChar"/>
    <w:uiPriority w:val="99"/>
    <w:unhideWhenUsed/>
    <w:rsid w:val="00957A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rPr>
  </w:style>
  <w:style w:type="character" w:customStyle="1" w:styleId="HTMLPreformattedChar">
    <w:name w:val="HTML Preformatted Char"/>
    <w:basedOn w:val="DefaultParagraphFont"/>
    <w:link w:val="HTMLPreformatted"/>
    <w:uiPriority w:val="99"/>
    <w:rsid w:val="00957A32"/>
    <w:rPr>
      <w:rFonts w:ascii="Courier New" w:hAnsi="Courier New" w:cs="Courier New"/>
    </w:rPr>
  </w:style>
  <w:style w:type="paragraph" w:styleId="ListParagraph">
    <w:name w:val="List Paragraph"/>
    <w:basedOn w:val="Normal"/>
    <w:uiPriority w:val="34"/>
    <w:qFormat/>
    <w:rsid w:val="00DF607F"/>
    <w:pPr>
      <w:spacing w:after="200" w:line="276" w:lineRule="auto"/>
      <w:ind w:left="720"/>
      <w:contextualSpacing/>
      <w:jc w:val="left"/>
    </w:pPr>
    <w:rPr>
      <w:rFonts w:ascii="Calibri" w:hAnsi="Calibri"/>
      <w:sz w:val="22"/>
      <w:szCs w:val="22"/>
      <w:lang w:val="en-GB" w:eastAsia="en-GB"/>
    </w:rPr>
  </w:style>
  <w:style w:type="paragraph" w:customStyle="1" w:styleId="TTPSectionHeading">
    <w:name w:val="TTP Section Heading"/>
    <w:basedOn w:val="Normal"/>
    <w:next w:val="Normal"/>
    <w:uiPriority w:val="99"/>
    <w:rsid w:val="00BA0A64"/>
    <w:pPr>
      <w:autoSpaceDE w:val="0"/>
      <w:autoSpaceDN w:val="0"/>
      <w:spacing w:before="360" w:after="120"/>
      <w:jc w:val="both"/>
    </w:pPr>
    <w:rPr>
      <w:b/>
      <w:bCs/>
      <w:sz w:val="24"/>
      <w:szCs w:val="24"/>
    </w:rPr>
  </w:style>
  <w:style w:type="table" w:styleId="TableGrid">
    <w:name w:val="Table Grid"/>
    <w:basedOn w:val="TableNormal"/>
    <w:uiPriority w:val="59"/>
    <w:rsid w:val="00BA0A64"/>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nga">
    <w:name w:val="bunga"/>
    <w:basedOn w:val="Normal"/>
    <w:rsid w:val="000C4393"/>
    <w:pPr>
      <w:jc w:val="both"/>
    </w:pPr>
    <w:rPr>
      <w:rFonts w:ascii="Arial" w:hAnsi="Arial" w:cs="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0686228">
      <w:bodyDiv w:val="1"/>
      <w:marLeft w:val="0"/>
      <w:marRight w:val="0"/>
      <w:marTop w:val="0"/>
      <w:marBottom w:val="0"/>
      <w:divBdr>
        <w:top w:val="none" w:sz="0" w:space="0" w:color="auto"/>
        <w:left w:val="none" w:sz="0" w:space="0" w:color="auto"/>
        <w:bottom w:val="none" w:sz="0" w:space="0" w:color="auto"/>
        <w:right w:val="none" w:sz="0" w:space="0" w:color="auto"/>
      </w:divBdr>
      <w:divsChild>
        <w:div w:id="1463812656">
          <w:marLeft w:val="0"/>
          <w:marRight w:val="0"/>
          <w:marTop w:val="0"/>
          <w:marBottom w:val="0"/>
          <w:divBdr>
            <w:top w:val="none" w:sz="0" w:space="0" w:color="auto"/>
            <w:left w:val="none" w:sz="0" w:space="0" w:color="auto"/>
            <w:bottom w:val="none" w:sz="0" w:space="0" w:color="auto"/>
            <w:right w:val="none" w:sz="0" w:space="0" w:color="auto"/>
          </w:divBdr>
          <w:divsChild>
            <w:div w:id="948437034">
              <w:marLeft w:val="0"/>
              <w:marRight w:val="0"/>
              <w:marTop w:val="0"/>
              <w:marBottom w:val="0"/>
              <w:divBdr>
                <w:top w:val="none" w:sz="0" w:space="0" w:color="auto"/>
                <w:left w:val="none" w:sz="0" w:space="0" w:color="auto"/>
                <w:bottom w:val="none" w:sz="0" w:space="0" w:color="auto"/>
                <w:right w:val="none" w:sz="0" w:space="0" w:color="auto"/>
              </w:divBdr>
              <w:divsChild>
                <w:div w:id="21543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image" Target="media/image9.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7</Pages>
  <Words>22802</Words>
  <Characters>129973</Characters>
  <Application>Microsoft Macintosh Word</Application>
  <DocSecurity>0</DocSecurity>
  <Lines>1083</Lines>
  <Paragraphs>30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2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sunardi sunardi</cp:lastModifiedBy>
  <cp:revision>12</cp:revision>
  <dcterms:created xsi:type="dcterms:W3CDTF">2021-04-18T09:35:00Z</dcterms:created>
  <dcterms:modified xsi:type="dcterms:W3CDTF">2021-08-30T05:42:00Z</dcterms:modified>
</cp:coreProperties>
</file>